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5.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7.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83F2D">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83F2D">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83F2D">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83F2D">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83F2D">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83F2D">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hint="cs"/>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Fonts w:hint="cs"/>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7D93239A" w14:textId="7F4AAB47" w:rsidR="004323CE" w:rsidRDefault="00826BFF" w:rsidP="006466DA">
      <w:pPr>
        <w:pStyle w:val="Heading2"/>
        <w:rPr>
          <w:rtl/>
        </w:rPr>
      </w:pPr>
      <w:r>
        <w:rPr>
          <w:rFonts w:hint="cs"/>
          <w:rtl/>
        </w:rPr>
        <w:t>روش تحقیق</w:t>
      </w:r>
      <w:bookmarkEnd w:id="3"/>
    </w:p>
    <w:p w14:paraId="10C9D09F" w14:textId="77777777" w:rsidR="003A66B5" w:rsidRPr="005C0036" w:rsidRDefault="00E819FF" w:rsidP="00683F2D">
      <w:pPr>
        <w:spacing w:line="240" w:lineRule="auto"/>
        <w:ind w:firstLine="237"/>
        <w:rPr>
          <w:color w:val="FF0000"/>
          <w:rtl/>
        </w:rPr>
      </w:pPr>
      <w:r w:rsidRPr="005C0036">
        <w:rPr>
          <w:rFonts w:hint="cs"/>
          <w:color w:val="FF0000"/>
          <w:rtl/>
        </w:rPr>
        <w:t xml:space="preserve">(در این بخش </w:t>
      </w:r>
      <w:r w:rsidR="005C0036" w:rsidRPr="005C0036">
        <w:rPr>
          <w:rFonts w:hint="cs"/>
          <w:color w:val="FF0000"/>
          <w:rtl/>
        </w:rPr>
        <w:t>پژوهشگر باید درباره اهمیت، مزایا و اولویت‌های انجام پژوهش توضیح داده و ضرورت و تبعات ناشی از عدم انجام این پژوهش را بیان کند.)</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40AE4DBA" w14:textId="77777777" w:rsidR="003A66B5" w:rsidRPr="005C0036" w:rsidRDefault="005C0036" w:rsidP="00683F2D">
      <w:pPr>
        <w:spacing w:line="240" w:lineRule="auto"/>
        <w:ind w:firstLine="237"/>
        <w:rPr>
          <w:color w:val="FF0000"/>
          <w:rtl/>
        </w:rPr>
      </w:pPr>
      <w:r w:rsidRPr="005C0036">
        <w:rPr>
          <w:rFonts w:hint="cs"/>
          <w:color w:val="FF0000"/>
          <w:rtl/>
        </w:rPr>
        <w:t>(اهداف پژوهش بیان نظام‌مند مواردی است که پژوهشگر با توجه به مسئله پژوهش به دنبال دستیابی به آن است. اهداف پژوهش شامل دو نوع اصلی و فرعی است)</w:t>
      </w:r>
    </w:p>
    <w:p w14:paraId="716CDCA8" w14:textId="77777777" w:rsidR="003A66B5" w:rsidRDefault="005C0036" w:rsidP="00683F2D">
      <w:pPr>
        <w:spacing w:line="240" w:lineRule="auto"/>
        <w:ind w:firstLine="237"/>
        <w:rPr>
          <w:color w:val="FF0000"/>
          <w:rtl/>
        </w:rPr>
      </w:pPr>
      <w:r w:rsidRPr="005C0036">
        <w:rPr>
          <w:rFonts w:hint="cs"/>
          <w:color w:val="FF0000"/>
          <w:rtl/>
        </w:rPr>
        <w:t>(هدف اصلی</w:t>
      </w:r>
      <w:r>
        <w:rPr>
          <w:rFonts w:hint="cs"/>
          <w:color w:val="FF0000"/>
          <w:rtl/>
        </w:rPr>
        <w:t xml:space="preserve"> باید</w:t>
      </w:r>
      <w:r w:rsidRPr="005C0036">
        <w:rPr>
          <w:rFonts w:hint="cs"/>
          <w:color w:val="FF0000"/>
          <w:rtl/>
        </w:rPr>
        <w:t xml:space="preserve"> به صورت یک جمله </w:t>
      </w:r>
      <w:r>
        <w:rPr>
          <w:rFonts w:hint="cs"/>
          <w:color w:val="FF0000"/>
          <w:rtl/>
        </w:rPr>
        <w:t xml:space="preserve">و نه عبارت </w:t>
      </w:r>
      <w:r w:rsidRPr="005C0036">
        <w:rPr>
          <w:rFonts w:hint="cs"/>
          <w:color w:val="FF0000"/>
          <w:rtl/>
        </w:rPr>
        <w:t xml:space="preserve">بیان </w:t>
      </w:r>
      <w:r>
        <w:rPr>
          <w:rFonts w:hint="cs"/>
          <w:color w:val="FF0000"/>
          <w:rtl/>
        </w:rPr>
        <w:t xml:space="preserve">شود، </w:t>
      </w:r>
      <w:r w:rsidRPr="005C0036">
        <w:rPr>
          <w:rFonts w:hint="cs"/>
          <w:color w:val="FF0000"/>
          <w:rtl/>
        </w:rPr>
        <w:t xml:space="preserve">به تمامی جنبه‌ها، متغیرها و زاویه پژوهش اشاره </w:t>
      </w:r>
      <w:r>
        <w:rPr>
          <w:rFonts w:hint="cs"/>
          <w:color w:val="FF0000"/>
          <w:rtl/>
        </w:rPr>
        <w:t>نماید و کاملاً همخوان با عنوان پژوهش باشد</w:t>
      </w:r>
      <w:r w:rsidRPr="005C0036">
        <w:rPr>
          <w:rFonts w:hint="cs"/>
          <w:color w:val="FF0000"/>
          <w:rtl/>
        </w:rPr>
        <w:t>)</w:t>
      </w:r>
    </w:p>
    <w:p w14:paraId="10450B15" w14:textId="3834AD0E" w:rsidR="00826BFF" w:rsidRPr="00826BFF" w:rsidRDefault="00826BFF" w:rsidP="006466DA">
      <w:pPr>
        <w:pStyle w:val="Heading2"/>
        <w:rPr>
          <w:rtl/>
        </w:rPr>
      </w:pPr>
      <w:bookmarkStart w:id="5" w:name="_Toc179584760"/>
      <w:r>
        <w:rPr>
          <w:rFonts w:hint="cs"/>
          <w:rtl/>
        </w:rPr>
        <w:t>ساختار گزارش</w:t>
      </w:r>
      <w:bookmarkEnd w:id="5"/>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09300F3B" w14:textId="77777777" w:rsidR="00183433" w:rsidRPr="00F83195" w:rsidRDefault="00183433"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071FA764" w14:textId="77777777" w:rsidR="00060403" w:rsidRPr="00F756E4" w:rsidRDefault="00F756E4" w:rsidP="00683F2D">
      <w:pPr>
        <w:spacing w:line="240" w:lineRule="auto"/>
        <w:ind w:firstLine="237"/>
        <w:rPr>
          <w:color w:val="FF0000"/>
          <w:rtl/>
        </w:rPr>
      </w:pPr>
      <w:r w:rsidRPr="00F756E4">
        <w:rPr>
          <w:rFonts w:hint="cs"/>
          <w:color w:val="FF0000"/>
          <w:rtl/>
        </w:rPr>
        <w:t xml:space="preserve">(در این بخش پژوهشگر باید با بررسی مبانی نظری گوناگون، چهارچوب نظری عنوان پژوهش خویش را تعیین کرده و مشخص سازد. </w:t>
      </w:r>
      <w:r w:rsidR="00075C28" w:rsidRPr="00F756E4">
        <w:rPr>
          <w:rFonts w:hint="cs"/>
          <w:color w:val="FF0000"/>
          <w:rtl/>
        </w:rPr>
        <w:t>مقصود از مبانی نظری بازگویی نظریه‌ها، الگوه‌ها، چهارچوب‌ها، تعریف‌ها و رویکردهای موجود در خصوص موضوع پژ</w:t>
      </w:r>
      <w:r w:rsidRPr="00F756E4">
        <w:rPr>
          <w:rFonts w:hint="cs"/>
          <w:color w:val="FF0000"/>
          <w:rtl/>
        </w:rPr>
        <w:t>وهش است.)</w:t>
      </w:r>
    </w:p>
    <w:p w14:paraId="64654F90" w14:textId="578706D7" w:rsidR="00B96A68" w:rsidRDefault="00826BFF" w:rsidP="006466DA">
      <w:pPr>
        <w:pStyle w:val="Heading2"/>
        <w:rPr>
          <w:rtl/>
        </w:rPr>
      </w:pPr>
      <w:bookmarkStart w:id="9" w:name="_Toc179584764"/>
      <w:r>
        <w:rPr>
          <w:rFonts w:hint="cs"/>
          <w:rtl/>
        </w:rPr>
        <w:t>تعاریف مربوط به بهینه سازی</w:t>
      </w:r>
      <w:bookmarkEnd w:id="9"/>
    </w:p>
    <w:p w14:paraId="1DAA35E9" w14:textId="77777777" w:rsidR="00060403" w:rsidRPr="00F756E4" w:rsidRDefault="00F756E4" w:rsidP="00683F2D">
      <w:pPr>
        <w:spacing w:line="240" w:lineRule="auto"/>
        <w:ind w:firstLine="237"/>
        <w:rPr>
          <w:color w:val="FF0000"/>
          <w:rtl/>
        </w:rPr>
      </w:pPr>
      <w:r w:rsidRPr="00F756E4">
        <w:rPr>
          <w:rFonts w:hint="cs"/>
          <w:color w:val="FF0000"/>
          <w:rtl/>
        </w:rPr>
        <w:t xml:space="preserve">(این بخش </w:t>
      </w:r>
      <w:r w:rsidR="00075C28" w:rsidRPr="00F756E4">
        <w:rPr>
          <w:rFonts w:hint="cs"/>
          <w:color w:val="FF0000"/>
          <w:rtl/>
        </w:rPr>
        <w:t>بیانگر پژوهش‌هایی است که تاکنون در ر</w:t>
      </w:r>
      <w:r w:rsidRPr="00F756E4">
        <w:rPr>
          <w:rFonts w:hint="cs"/>
          <w:color w:val="FF0000"/>
          <w:rtl/>
        </w:rPr>
        <w:t>ابطه</w:t>
      </w:r>
      <w:r w:rsidR="00183433">
        <w:rPr>
          <w:rFonts w:hint="cs"/>
          <w:color w:val="FF0000"/>
          <w:rtl/>
        </w:rPr>
        <w:t xml:space="preserve"> با عنوان پژوهش گزارش </w:t>
      </w:r>
      <w:r w:rsidR="00183433" w:rsidRPr="00183433">
        <w:rPr>
          <w:rFonts w:hint="cs"/>
          <w:color w:val="FF0000"/>
          <w:rtl/>
        </w:rPr>
        <w:t>شده</w:t>
      </w:r>
      <w:r w:rsidR="00183433">
        <w:rPr>
          <w:rFonts w:hint="cs"/>
          <w:color w:val="FF0000"/>
          <w:rtl/>
        </w:rPr>
        <w:t xml:space="preserve"> </w:t>
      </w:r>
      <w:r w:rsidR="00183433" w:rsidRPr="00183433">
        <w:rPr>
          <w:rFonts w:hint="cs"/>
          <w:color w:val="FF0000"/>
          <w:rtl/>
        </w:rPr>
        <w:t>اند</w:t>
      </w:r>
      <w:r w:rsidRPr="00183433">
        <w:rPr>
          <w:rFonts w:hint="cs"/>
          <w:color w:val="FF0000"/>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C2BF336" w14:textId="77777777" w:rsidR="00060403" w:rsidRPr="00E819FF" w:rsidRDefault="00E819FF" w:rsidP="00683F2D">
      <w:pPr>
        <w:spacing w:line="240" w:lineRule="auto"/>
        <w:ind w:firstLine="237"/>
        <w:rPr>
          <w:color w:val="FF0000"/>
          <w:rtl/>
        </w:rPr>
      </w:pPr>
      <w:r w:rsidRPr="00E819FF">
        <w:rPr>
          <w:rFonts w:hint="cs"/>
          <w:color w:val="FF0000"/>
          <w:rtl/>
        </w:rPr>
        <w:t>(در این بخش</w:t>
      </w:r>
      <w:r w:rsidR="00F756E4" w:rsidRPr="00E819FF">
        <w:rPr>
          <w:rFonts w:hint="cs"/>
          <w:color w:val="FF0000"/>
          <w:rtl/>
        </w:rPr>
        <w:t xml:space="preserve"> توضیحات مقدماتی</w:t>
      </w:r>
      <w:r w:rsidRPr="00E819FF">
        <w:rPr>
          <w:rFonts w:hint="cs"/>
          <w:color w:val="FF0000"/>
          <w:rtl/>
        </w:rPr>
        <w:t xml:space="preserve"> در زمینه پیشینه‌های موضوع ارائه می‌شود</w:t>
      </w:r>
      <w:r w:rsidR="00F756E4" w:rsidRPr="00E819FF">
        <w:rPr>
          <w:rFonts w:hint="cs"/>
          <w:color w:val="FF0000"/>
          <w:rtl/>
        </w:rPr>
        <w:t xml:space="preserve"> که ضمن اشاره به دامنه موضوعی پژوهش‌های پیشین، به میزان جامعیت و دقت شناسایی آن پژوهش‌ها و گروه‌بندی پژوهش‌های شناسایی شده </w:t>
      </w:r>
      <w:r w:rsidRPr="00E819FF">
        <w:rPr>
          <w:rFonts w:hint="cs"/>
          <w:color w:val="FF0000"/>
          <w:rtl/>
        </w:rPr>
        <w:t>می‌پردازد.)</w:t>
      </w: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57F919C0" w14:textId="77777777" w:rsidR="00060403" w:rsidRPr="00E819FF" w:rsidRDefault="00E819FF" w:rsidP="00683F2D">
      <w:pPr>
        <w:spacing w:line="240" w:lineRule="auto"/>
        <w:ind w:firstLine="237"/>
        <w:rPr>
          <w:color w:val="FF0000"/>
          <w:rtl/>
        </w:rPr>
      </w:pPr>
      <w:r w:rsidRPr="00E819FF">
        <w:rPr>
          <w:rFonts w:hint="cs"/>
          <w:color w:val="FF0000"/>
          <w:rtl/>
        </w:rPr>
        <w:t>(در این بخش پژوهش‌های انجام شده در داخل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0A5DAF33" w14:textId="1AA88092" w:rsidR="004E0716" w:rsidRDefault="00826BFF" w:rsidP="00683F2D">
      <w:pPr>
        <w:pStyle w:val="Heading3"/>
        <w:spacing w:line="240" w:lineRule="auto"/>
        <w:ind w:left="687" w:firstLine="237"/>
        <w:rPr>
          <w:rtl/>
        </w:rPr>
      </w:pPr>
      <w:bookmarkStart w:id="12" w:name="_Toc179584767"/>
      <w:r>
        <w:rPr>
          <w:rFonts w:hint="cs"/>
          <w:rtl/>
        </w:rPr>
        <w:t>تعاریف الگوریتم های اکتشافی</w:t>
      </w:r>
      <w:bookmarkEnd w:id="12"/>
    </w:p>
    <w:p w14:paraId="4716DFD7" w14:textId="77777777" w:rsidR="00E819FF" w:rsidRPr="00E819FF" w:rsidRDefault="00E819FF" w:rsidP="00683F2D">
      <w:pPr>
        <w:spacing w:line="240" w:lineRule="auto"/>
        <w:ind w:firstLine="237"/>
        <w:rPr>
          <w:color w:val="FF0000"/>
          <w:rtl/>
        </w:rPr>
      </w:pPr>
      <w:r w:rsidRPr="00E819FF">
        <w:rPr>
          <w:rFonts w:hint="cs"/>
          <w:color w:val="FF0000"/>
          <w:rtl/>
        </w:rPr>
        <w:t>(در این بخش پژوهش‌های انجام شده در</w:t>
      </w:r>
      <w:r>
        <w:rPr>
          <w:rFonts w:hint="cs"/>
          <w:color w:val="FF0000"/>
          <w:rtl/>
        </w:rPr>
        <w:t xml:space="preserve"> خارج از</w:t>
      </w:r>
      <w:r w:rsidRPr="00E819FF">
        <w:rPr>
          <w:rFonts w:hint="cs"/>
          <w:color w:val="FF0000"/>
          <w:rtl/>
        </w:rPr>
        <w:t xml:space="preserve"> کشور به صورت گروه‌بندی شده مرور می‌شود. پژوهشگر باید در نگارش هر پیشینه پژوهش به نام پژوهشگر(ها)، سال انجام پژوهش، موضوع و یا هدف پژوهش، روش‌شناسی پژوهش و یافته‌های حاصل از آن بپردازد.)</w:t>
      </w:r>
    </w:p>
    <w:p w14:paraId="53960A4E" w14:textId="77777777" w:rsidR="00060403" w:rsidRPr="00060403" w:rsidRDefault="00060403" w:rsidP="00683F2D">
      <w:pPr>
        <w:spacing w:line="240" w:lineRule="auto"/>
        <w:ind w:firstLine="237"/>
        <w:rPr>
          <w:rtl/>
        </w:rPr>
      </w:pPr>
    </w:p>
    <w:p w14:paraId="3E162BF3" w14:textId="5421BD0F" w:rsidR="004E0716" w:rsidRDefault="00826BFF" w:rsidP="006466DA">
      <w:pPr>
        <w:pStyle w:val="Heading2"/>
        <w:rPr>
          <w:rtl/>
        </w:rPr>
      </w:pPr>
      <w:bookmarkStart w:id="13" w:name="_Toc179584768"/>
      <w:r>
        <w:rPr>
          <w:rFonts w:hint="cs"/>
          <w:rtl/>
        </w:rPr>
        <w:t>جمع بندی</w:t>
      </w:r>
      <w:bookmarkEnd w:id="13"/>
    </w:p>
    <w:p w14:paraId="73A0EC68" w14:textId="77777777" w:rsidR="00060403" w:rsidRPr="00E819FF" w:rsidRDefault="00E819FF" w:rsidP="00683F2D">
      <w:pPr>
        <w:spacing w:line="240" w:lineRule="auto"/>
        <w:ind w:firstLine="237"/>
        <w:rPr>
          <w:color w:val="FF0000"/>
          <w:rtl/>
        </w:rPr>
      </w:pPr>
      <w:r w:rsidRPr="00E819FF">
        <w:rPr>
          <w:rFonts w:hint="cs"/>
          <w:color w:val="FF0000"/>
          <w:rtl/>
        </w:rPr>
        <w:t>(</w:t>
      </w:r>
      <w:r w:rsidR="00183433">
        <w:rPr>
          <w:rFonts w:hint="cs"/>
          <w:color w:val="FF0000"/>
          <w:rtl/>
        </w:rPr>
        <w:t>در این بخش باید پیشینه‌های مطالعه شده</w:t>
      </w:r>
      <w:r w:rsidR="00F756E4" w:rsidRPr="00E819FF">
        <w:rPr>
          <w:rFonts w:hint="cs"/>
          <w:color w:val="FF0000"/>
          <w:rtl/>
        </w:rPr>
        <w:t xml:space="preserve"> مورد استنتاج قرار گیرند</w:t>
      </w:r>
      <w:r w:rsidRPr="00E819FF">
        <w:rPr>
          <w:rFonts w:hint="cs"/>
          <w:color w:val="FF0000"/>
          <w:rtl/>
        </w:rPr>
        <w:t>. و نیاز به انجام پژوهش‌های جدید در  آن حوزه به روشنی تبیین گردد.)</w:t>
      </w:r>
    </w:p>
    <w:p w14:paraId="7F9A3788" w14:textId="77777777" w:rsidR="007E6F4F" w:rsidRPr="007E6F4F" w:rsidRDefault="007E6F4F" w:rsidP="00683F2D">
      <w:pPr>
        <w:spacing w:line="240" w:lineRule="auto"/>
        <w:ind w:firstLine="237"/>
        <w:rPr>
          <w:rtl/>
        </w:rPr>
      </w:pPr>
    </w:p>
    <w:p w14:paraId="5A515005" w14:textId="77777777" w:rsidR="008C2D03" w:rsidRDefault="008C2D03" w:rsidP="00683F2D">
      <w:pPr>
        <w:keepNext/>
        <w:spacing w:line="240" w:lineRule="auto"/>
        <w:ind w:firstLine="237"/>
        <w:jc w:val="center"/>
      </w:pPr>
      <w:r>
        <w:rPr>
          <w:rFonts w:hint="cs"/>
          <w:noProof/>
          <w:lang w:bidi="ar-SA"/>
        </w:rPr>
        <w:lastRenderedPageBreak/>
        <w:drawing>
          <wp:inline distT="0" distB="0" distL="0" distR="0" wp14:anchorId="00744C0B" wp14:editId="0895EB23">
            <wp:extent cx="1743710" cy="1690370"/>
            <wp:effectExtent l="0" t="0" r="8890" b="5080"/>
            <wp:docPr id="1" name="Picture 1"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217698.w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43710" cy="1690370"/>
                    </a:xfrm>
                    <a:prstGeom prst="rect">
                      <a:avLst/>
                    </a:prstGeom>
                    <a:noFill/>
                    <a:ln>
                      <a:noFill/>
                    </a:ln>
                  </pic:spPr>
                </pic:pic>
              </a:graphicData>
            </a:graphic>
          </wp:inline>
        </w:drawing>
      </w:r>
    </w:p>
    <w:p w14:paraId="7C77B424" w14:textId="286439EC" w:rsidR="008C2D03" w:rsidRPr="00621EA7" w:rsidRDefault="008C2D03" w:rsidP="00D32947">
      <w:pPr>
        <w:pStyle w:val="Caption"/>
        <w:rPr>
          <w:rtl/>
        </w:rPr>
      </w:pPr>
      <w:bookmarkStart w:id="14" w:name="_Toc179584389"/>
      <w:r w:rsidRPr="00621EA7">
        <w:rPr>
          <w:rtl/>
        </w:rPr>
        <w:t xml:space="preserve">شکل </w:t>
      </w:r>
      <w:r w:rsidR="00CE40D9">
        <w:rPr>
          <w:rtl/>
        </w:rPr>
        <w:fldChar w:fldCharType="begin"/>
      </w:r>
      <w:r w:rsidR="008B3A62">
        <w:rPr>
          <w:rtl/>
        </w:rPr>
        <w:instrText xml:space="preserve"> </w:instrText>
      </w:r>
      <w:r w:rsidR="008B3A62">
        <w:instrText>STYLEREF</w:instrText>
      </w:r>
      <w:r w:rsidR="008B3A62">
        <w:rPr>
          <w:rtl/>
        </w:rPr>
        <w:instrText xml:space="preserve"> 1 \</w:instrText>
      </w:r>
      <w:r w:rsidR="008B3A62">
        <w:instrText>s</w:instrText>
      </w:r>
      <w:r w:rsidR="008B3A62">
        <w:rPr>
          <w:rtl/>
        </w:rPr>
        <w:instrText xml:space="preserve"> </w:instrText>
      </w:r>
      <w:r w:rsidR="00CE40D9">
        <w:rPr>
          <w:rtl/>
        </w:rPr>
        <w:fldChar w:fldCharType="separate"/>
      </w:r>
      <w:r w:rsidR="00531DC3">
        <w:rPr>
          <w:noProof/>
          <w:rtl/>
        </w:rPr>
        <w:t>‏2</w:t>
      </w:r>
      <w:r w:rsidR="00CE40D9">
        <w:rPr>
          <w:rtl/>
        </w:rPr>
        <w:fldChar w:fldCharType="end"/>
      </w:r>
      <w:r w:rsidR="008B3A62">
        <w:rPr>
          <w:rtl/>
        </w:rPr>
        <w:noBreakHyphen/>
      </w:r>
      <w:r w:rsidR="00CE40D9">
        <w:rPr>
          <w:rtl/>
        </w:rPr>
        <w:fldChar w:fldCharType="begin"/>
      </w:r>
      <w:r w:rsidR="008B3A62">
        <w:rPr>
          <w:rtl/>
        </w:rPr>
        <w:instrText xml:space="preserve"> </w:instrText>
      </w:r>
      <w:r w:rsidR="008B3A62">
        <w:instrText>SEQ</w:instrText>
      </w:r>
      <w:r w:rsidR="008B3A62">
        <w:rPr>
          <w:rtl/>
        </w:rPr>
        <w:instrText xml:space="preserve"> شکل \* </w:instrText>
      </w:r>
      <w:r w:rsidR="008B3A62">
        <w:instrText>ARABIC \s 1</w:instrText>
      </w:r>
      <w:r w:rsidR="008B3A62">
        <w:rPr>
          <w:rtl/>
        </w:rPr>
        <w:instrText xml:space="preserve"> </w:instrText>
      </w:r>
      <w:r w:rsidR="00CE40D9">
        <w:rPr>
          <w:rtl/>
        </w:rPr>
        <w:fldChar w:fldCharType="separate"/>
      </w:r>
      <w:r w:rsidR="00531DC3">
        <w:rPr>
          <w:noProof/>
          <w:rtl/>
        </w:rPr>
        <w:t>1</w:t>
      </w:r>
      <w:r w:rsidR="00CE40D9">
        <w:rPr>
          <w:rtl/>
        </w:rPr>
        <w:fldChar w:fldCharType="end"/>
      </w:r>
      <w:r w:rsidRPr="00621EA7">
        <w:rPr>
          <w:noProof/>
        </w:rPr>
        <w:t xml:space="preserve"> </w:t>
      </w:r>
      <w:r w:rsidRPr="00621EA7">
        <w:rPr>
          <w:rFonts w:hint="cs"/>
          <w:noProof/>
          <w:rtl/>
        </w:rPr>
        <w:t xml:space="preserve"> ی</w:t>
      </w:r>
      <w:r w:rsidRPr="00621EA7">
        <w:rPr>
          <w:rFonts w:hint="eastAsia"/>
          <w:noProof/>
          <w:rtl/>
        </w:rPr>
        <w:t>ک</w:t>
      </w:r>
      <w:r w:rsidRPr="00621EA7">
        <w:rPr>
          <w:noProof/>
          <w:rtl/>
        </w:rPr>
        <w:t xml:space="preserve"> </w:t>
      </w:r>
      <w:r w:rsidRPr="00BD345B">
        <w:rPr>
          <w:rFonts w:hint="eastAsia"/>
          <w:rtl/>
        </w:rPr>
        <w:t>تصو</w:t>
      </w:r>
      <w:r w:rsidRPr="00BD345B">
        <w:rPr>
          <w:rFonts w:hint="cs"/>
          <w:rtl/>
        </w:rPr>
        <w:t>ی</w:t>
      </w:r>
      <w:r w:rsidRPr="00BD345B">
        <w:rPr>
          <w:rFonts w:hint="eastAsia"/>
          <w:rtl/>
        </w:rPr>
        <w:t>ر</w:t>
      </w:r>
      <w:r w:rsidRPr="00621EA7">
        <w:rPr>
          <w:noProof/>
          <w:rtl/>
        </w:rPr>
        <w:t xml:space="preserve"> </w:t>
      </w:r>
      <w:r w:rsidRPr="00621EA7">
        <w:rPr>
          <w:rFonts w:hint="eastAsia"/>
          <w:noProof/>
          <w:rtl/>
        </w:rPr>
        <w:t>نمونه</w:t>
      </w:r>
      <w:bookmarkEnd w:id="14"/>
    </w:p>
    <w:p w14:paraId="1746D19A" w14:textId="77777777" w:rsidR="00B96B1A" w:rsidRDefault="00B96B1A" w:rsidP="00683F2D">
      <w:pPr>
        <w:spacing w:line="240" w:lineRule="auto"/>
        <w:ind w:firstLine="237"/>
        <w:rPr>
          <w:rtl/>
        </w:rPr>
      </w:pPr>
    </w:p>
    <w:p w14:paraId="12E3B2A0" w14:textId="77777777" w:rsidR="00B96B1A" w:rsidRPr="00B96B1A" w:rsidRDefault="00B96B1A" w:rsidP="00683F2D">
      <w:pPr>
        <w:spacing w:line="240" w:lineRule="auto"/>
        <w:ind w:firstLine="237"/>
        <w:rPr>
          <w:rtl/>
        </w:rPr>
      </w:pPr>
    </w:p>
    <w:p w14:paraId="44486803" w14:textId="2B882DE3" w:rsidR="000C3640" w:rsidRDefault="000C3640" w:rsidP="00D32947">
      <w:pPr>
        <w:pStyle w:val="Caption"/>
      </w:pPr>
      <w:bookmarkStart w:id="15" w:name="_Toc179584384"/>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2</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sidR="00C90841">
        <w:t xml:space="preserve"> </w:t>
      </w:r>
      <w:r>
        <w:rPr>
          <w:rFonts w:hint="cs"/>
          <w:rtl/>
        </w:rPr>
        <w:t>عنوان جدول</w:t>
      </w:r>
      <w:bookmarkEnd w:id="15"/>
    </w:p>
    <w:tbl>
      <w:tblPr>
        <w:tblStyle w:val="TableGrid"/>
        <w:bidiVisual/>
        <w:tblW w:w="0" w:type="auto"/>
        <w:tblLook w:val="04A0" w:firstRow="1" w:lastRow="0" w:firstColumn="1" w:lastColumn="0" w:noHBand="0" w:noVBand="1"/>
      </w:tblPr>
      <w:tblGrid>
        <w:gridCol w:w="2687"/>
        <w:gridCol w:w="2687"/>
        <w:gridCol w:w="2688"/>
      </w:tblGrid>
      <w:tr w:rsidR="007E6F4F" w14:paraId="567B073C" w14:textId="77777777" w:rsidTr="00B96B1A">
        <w:trPr>
          <w:trHeight w:val="301"/>
        </w:trPr>
        <w:tc>
          <w:tcPr>
            <w:tcW w:w="2687" w:type="dxa"/>
            <w:vAlign w:val="center"/>
          </w:tcPr>
          <w:p w14:paraId="28CB044C" w14:textId="77777777" w:rsidR="007E6F4F" w:rsidRPr="00B96B1A" w:rsidRDefault="00B96B1A" w:rsidP="00683F2D">
            <w:pPr>
              <w:pStyle w:val="a1"/>
              <w:ind w:firstLine="237"/>
              <w:rPr>
                <w:b/>
                <w:bCs/>
                <w:rtl/>
              </w:rPr>
            </w:pPr>
            <w:r w:rsidRPr="00B96B1A">
              <w:rPr>
                <w:rFonts w:hint="cs"/>
                <w:b/>
                <w:bCs/>
                <w:rtl/>
              </w:rPr>
              <w:t>عنوان</w:t>
            </w:r>
          </w:p>
        </w:tc>
        <w:tc>
          <w:tcPr>
            <w:tcW w:w="2687" w:type="dxa"/>
            <w:vAlign w:val="center"/>
          </w:tcPr>
          <w:p w14:paraId="0F709CD9" w14:textId="77777777" w:rsidR="007E6F4F" w:rsidRPr="00B96B1A" w:rsidRDefault="00B96B1A" w:rsidP="00683F2D">
            <w:pPr>
              <w:pStyle w:val="a1"/>
              <w:ind w:firstLine="237"/>
              <w:rPr>
                <w:b/>
                <w:bCs/>
                <w:rtl/>
              </w:rPr>
            </w:pPr>
            <w:r w:rsidRPr="00B96B1A">
              <w:rPr>
                <w:rFonts w:hint="cs"/>
                <w:b/>
                <w:bCs/>
                <w:rtl/>
              </w:rPr>
              <w:t>عنوان</w:t>
            </w:r>
          </w:p>
        </w:tc>
        <w:tc>
          <w:tcPr>
            <w:tcW w:w="2688" w:type="dxa"/>
            <w:vAlign w:val="center"/>
          </w:tcPr>
          <w:p w14:paraId="6E3DDE03" w14:textId="77777777" w:rsidR="007E6F4F" w:rsidRPr="00B96B1A" w:rsidRDefault="00B96B1A" w:rsidP="00683F2D">
            <w:pPr>
              <w:pStyle w:val="a1"/>
              <w:ind w:firstLine="237"/>
              <w:rPr>
                <w:b/>
                <w:bCs/>
                <w:rtl/>
              </w:rPr>
            </w:pPr>
            <w:r w:rsidRPr="00B96B1A">
              <w:rPr>
                <w:rFonts w:hint="cs"/>
                <w:b/>
                <w:bCs/>
                <w:rtl/>
              </w:rPr>
              <w:t>عنوان</w:t>
            </w:r>
          </w:p>
        </w:tc>
      </w:tr>
      <w:tr w:rsidR="007E6F4F" w14:paraId="620F0267" w14:textId="77777777" w:rsidTr="00B96B1A">
        <w:trPr>
          <w:trHeight w:val="301"/>
        </w:trPr>
        <w:tc>
          <w:tcPr>
            <w:tcW w:w="2687" w:type="dxa"/>
            <w:vAlign w:val="center"/>
          </w:tcPr>
          <w:p w14:paraId="48D1633C" w14:textId="77777777" w:rsidR="007E6F4F" w:rsidRPr="00B96B1A" w:rsidRDefault="00B96B1A" w:rsidP="00683F2D">
            <w:pPr>
              <w:pStyle w:val="a1"/>
              <w:ind w:firstLine="237"/>
              <w:rPr>
                <w:rtl/>
              </w:rPr>
            </w:pPr>
            <w:r w:rsidRPr="00B96B1A">
              <w:rPr>
                <w:rFonts w:hint="cs"/>
                <w:rtl/>
              </w:rPr>
              <w:t>متن</w:t>
            </w:r>
          </w:p>
        </w:tc>
        <w:tc>
          <w:tcPr>
            <w:tcW w:w="2687" w:type="dxa"/>
            <w:vAlign w:val="center"/>
          </w:tcPr>
          <w:p w14:paraId="23D8D7DB" w14:textId="77777777" w:rsidR="007E6F4F" w:rsidRPr="00B96B1A" w:rsidRDefault="00B96B1A" w:rsidP="00683F2D">
            <w:pPr>
              <w:pStyle w:val="a1"/>
              <w:ind w:firstLine="237"/>
              <w:rPr>
                <w:rtl/>
              </w:rPr>
            </w:pPr>
            <w:r w:rsidRPr="00B96B1A">
              <w:rPr>
                <w:rFonts w:hint="cs"/>
                <w:rtl/>
              </w:rPr>
              <w:t>متن</w:t>
            </w:r>
          </w:p>
        </w:tc>
        <w:tc>
          <w:tcPr>
            <w:tcW w:w="2688" w:type="dxa"/>
            <w:vAlign w:val="center"/>
          </w:tcPr>
          <w:p w14:paraId="50DDA4FB" w14:textId="77777777" w:rsidR="007E6F4F" w:rsidRPr="00B96B1A" w:rsidRDefault="00B96B1A" w:rsidP="00683F2D">
            <w:pPr>
              <w:pStyle w:val="a1"/>
              <w:ind w:firstLine="237"/>
              <w:rPr>
                <w:rtl/>
              </w:rPr>
            </w:pPr>
            <w:r w:rsidRPr="00B96B1A">
              <w:rPr>
                <w:rFonts w:hint="cs"/>
                <w:rtl/>
              </w:rPr>
              <w:t>متن</w:t>
            </w:r>
          </w:p>
        </w:tc>
      </w:tr>
      <w:tr w:rsidR="007E6F4F" w14:paraId="3590B8E7" w14:textId="77777777" w:rsidTr="00B96B1A">
        <w:trPr>
          <w:trHeight w:val="402"/>
        </w:trPr>
        <w:tc>
          <w:tcPr>
            <w:tcW w:w="2687" w:type="dxa"/>
            <w:vAlign w:val="center"/>
          </w:tcPr>
          <w:p w14:paraId="74DC25B9" w14:textId="77777777" w:rsidR="007E6F4F" w:rsidRDefault="007E6F4F" w:rsidP="00D32947">
            <w:pPr>
              <w:pStyle w:val="Caption"/>
              <w:rPr>
                <w:rtl/>
              </w:rPr>
            </w:pPr>
          </w:p>
        </w:tc>
        <w:tc>
          <w:tcPr>
            <w:tcW w:w="2687" w:type="dxa"/>
            <w:vAlign w:val="center"/>
          </w:tcPr>
          <w:p w14:paraId="3CA01129" w14:textId="77777777" w:rsidR="007E6F4F" w:rsidRDefault="007E6F4F" w:rsidP="00683F2D">
            <w:pPr>
              <w:pStyle w:val="a1"/>
              <w:ind w:firstLine="237"/>
              <w:rPr>
                <w:rtl/>
              </w:rPr>
            </w:pPr>
          </w:p>
        </w:tc>
        <w:tc>
          <w:tcPr>
            <w:tcW w:w="2688" w:type="dxa"/>
            <w:vAlign w:val="center"/>
          </w:tcPr>
          <w:p w14:paraId="63BF1B8C" w14:textId="77777777" w:rsidR="007E6F4F" w:rsidRDefault="007E6F4F" w:rsidP="00683F2D">
            <w:pPr>
              <w:pStyle w:val="a1"/>
              <w:ind w:firstLine="237"/>
              <w:rPr>
                <w:rtl/>
              </w:rPr>
            </w:pPr>
          </w:p>
        </w:tc>
      </w:tr>
      <w:tr w:rsidR="007E6F4F" w14:paraId="78F50E42" w14:textId="77777777" w:rsidTr="00B96B1A">
        <w:trPr>
          <w:trHeight w:val="419"/>
        </w:trPr>
        <w:tc>
          <w:tcPr>
            <w:tcW w:w="2687" w:type="dxa"/>
            <w:vAlign w:val="center"/>
          </w:tcPr>
          <w:p w14:paraId="0C12571A" w14:textId="77777777" w:rsidR="007E6F4F" w:rsidRDefault="007E6F4F" w:rsidP="00683F2D">
            <w:pPr>
              <w:pStyle w:val="a1"/>
              <w:ind w:firstLine="237"/>
              <w:rPr>
                <w:rtl/>
              </w:rPr>
            </w:pPr>
          </w:p>
        </w:tc>
        <w:tc>
          <w:tcPr>
            <w:tcW w:w="2687" w:type="dxa"/>
            <w:vAlign w:val="center"/>
          </w:tcPr>
          <w:p w14:paraId="36A44A7A" w14:textId="77777777" w:rsidR="007E6F4F" w:rsidRDefault="007E6F4F" w:rsidP="00683F2D">
            <w:pPr>
              <w:pStyle w:val="a1"/>
              <w:ind w:firstLine="237"/>
              <w:rPr>
                <w:rtl/>
              </w:rPr>
            </w:pPr>
          </w:p>
        </w:tc>
        <w:tc>
          <w:tcPr>
            <w:tcW w:w="2688" w:type="dxa"/>
            <w:vAlign w:val="center"/>
          </w:tcPr>
          <w:p w14:paraId="57C9EF7A" w14:textId="77777777" w:rsidR="007E6F4F" w:rsidRDefault="007E6F4F" w:rsidP="00683F2D">
            <w:pPr>
              <w:pStyle w:val="a1"/>
              <w:ind w:firstLine="237"/>
              <w:rPr>
                <w:rtl/>
              </w:rPr>
            </w:pPr>
          </w:p>
        </w:tc>
      </w:tr>
    </w:tbl>
    <w:p w14:paraId="6C30EC3D" w14:textId="77777777" w:rsidR="00B96A68" w:rsidRDefault="00B96A68" w:rsidP="00683F2D">
      <w:pPr>
        <w:spacing w:line="240" w:lineRule="auto"/>
        <w:ind w:firstLine="237"/>
        <w:jc w:val="center"/>
        <w:rPr>
          <w:rtl/>
        </w:rPr>
      </w:pPr>
    </w:p>
    <w:p w14:paraId="2BE3E084" w14:textId="77777777" w:rsidR="00C65927" w:rsidRDefault="00C65927" w:rsidP="00683F2D">
      <w:pPr>
        <w:spacing w:line="240" w:lineRule="auto"/>
        <w:ind w:firstLine="237"/>
        <w:jc w:val="center"/>
        <w:rPr>
          <w:rtl/>
        </w:rPr>
        <w:sectPr w:rsidR="00C65927" w:rsidSect="00636F8C">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p>
    <w:p w14:paraId="6028E146" w14:textId="77777777" w:rsidR="00B96A68" w:rsidRDefault="00B96A68" w:rsidP="00683F2D">
      <w:pPr>
        <w:spacing w:line="240" w:lineRule="auto"/>
        <w:ind w:firstLine="237"/>
        <w:jc w:val="center"/>
        <w:rPr>
          <w:rtl/>
        </w:rPr>
      </w:pPr>
    </w:p>
    <w:p w14:paraId="1B57128C" w14:textId="77777777" w:rsidR="00B96A68" w:rsidRDefault="00B96A68" w:rsidP="00683F2D">
      <w:pPr>
        <w:spacing w:line="240" w:lineRule="auto"/>
        <w:ind w:firstLine="237"/>
        <w:jc w:val="center"/>
        <w:rPr>
          <w:rtl/>
        </w:rPr>
      </w:pPr>
    </w:p>
    <w:p w14:paraId="766F4FB6" w14:textId="77777777" w:rsidR="00EA33C0" w:rsidRDefault="00EA33C0" w:rsidP="00683F2D">
      <w:pPr>
        <w:spacing w:line="240" w:lineRule="auto"/>
        <w:ind w:firstLine="237"/>
        <w:jc w:val="center"/>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6" w:name="_Toc179584769"/>
      <w:r>
        <w:rPr>
          <w:rFonts w:hint="cs"/>
          <w:rtl/>
        </w:rPr>
        <w:t>بررسی رویکرد های موجود</w:t>
      </w:r>
      <w:bookmarkEnd w:id="16"/>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68CD53E4" w14:textId="77777777" w:rsidR="00940F13" w:rsidRDefault="00940F13" w:rsidP="006466DA">
      <w:pPr>
        <w:pStyle w:val="Heading2"/>
        <w:rPr>
          <w:rtl/>
        </w:rPr>
      </w:pPr>
      <w:bookmarkStart w:id="17" w:name="_Toc179584770"/>
      <w:r>
        <w:rPr>
          <w:rFonts w:hint="cs"/>
          <w:rtl/>
        </w:rPr>
        <w:t>مقدمه</w:t>
      </w:r>
      <w:bookmarkEnd w:id="17"/>
    </w:p>
    <w:p w14:paraId="28183496" w14:textId="77777777" w:rsidR="00060403" w:rsidRPr="00F83195" w:rsidRDefault="00F83195" w:rsidP="00683F2D">
      <w:pPr>
        <w:spacing w:line="240" w:lineRule="auto"/>
        <w:ind w:firstLine="237"/>
        <w:rPr>
          <w:color w:val="FF0000"/>
          <w:rtl/>
        </w:rPr>
      </w:pPr>
      <w:r w:rsidRPr="00F83195">
        <w:rPr>
          <w:rFonts w:hint="cs"/>
          <w:color w:val="FF0000"/>
          <w:rtl/>
        </w:rPr>
        <w:t>(در مقدمه این فصل توضیحات کلی در مورد محتوای فصل ارائه می‌شود.)</w:t>
      </w:r>
    </w:p>
    <w:p w14:paraId="43A62167" w14:textId="58F22B6E" w:rsidR="00B96A68" w:rsidRDefault="00826BFF" w:rsidP="006466DA">
      <w:pPr>
        <w:pStyle w:val="Heading2"/>
        <w:rPr>
          <w:rtl/>
        </w:rPr>
      </w:pPr>
      <w:bookmarkStart w:id="18" w:name="_Toc179584771"/>
      <w:r>
        <w:rPr>
          <w:rFonts w:hint="cs"/>
          <w:rtl/>
        </w:rPr>
        <w:t xml:space="preserve">رویکرد </w:t>
      </w:r>
      <w:r w:rsidR="00F74B3D">
        <w:rPr>
          <w:rFonts w:hint="cs"/>
          <w:rtl/>
        </w:rPr>
        <w:t>بدون در نظر گرفتن تداخل</w:t>
      </w:r>
      <w:bookmarkEnd w:id="18"/>
    </w:p>
    <w:p w14:paraId="4BCD1A15" w14:textId="21B154DF" w:rsidR="0081413F" w:rsidRDefault="00F74B3D" w:rsidP="00F74B3D">
      <w:pPr>
        <w:pStyle w:val="Heading3"/>
        <w:rPr>
          <w:rtl/>
        </w:rPr>
      </w:pPr>
      <w:bookmarkStart w:id="19" w:name="_Toc179584772"/>
      <w:r>
        <w:rPr>
          <w:rFonts w:hint="cs"/>
          <w:rtl/>
        </w:rPr>
        <w:t>روش سیمپلکس شبکه پیشرفته</w:t>
      </w:r>
      <w:bookmarkEnd w:id="19"/>
    </w:p>
    <w:p w14:paraId="607EF0F7" w14:textId="7C354232" w:rsidR="00F74B3D" w:rsidRPr="00F74B3D" w:rsidRDefault="00F74B3D" w:rsidP="00F74B3D">
      <w:pPr>
        <w:pStyle w:val="Heading3"/>
        <w:rPr>
          <w:rtl/>
        </w:rPr>
      </w:pPr>
      <w:bookmarkStart w:id="20" w:name="_Toc179584773"/>
      <w:r>
        <w:rPr>
          <w:rFonts w:hint="cs"/>
          <w:rtl/>
        </w:rPr>
        <w:t>روش سیبپلکس شبکه پویا</w:t>
      </w:r>
      <w:bookmarkEnd w:id="20"/>
    </w:p>
    <w:p w14:paraId="575C4E20" w14:textId="77777777" w:rsidR="00060403" w:rsidRDefault="00846C7A" w:rsidP="00683F2D">
      <w:pPr>
        <w:spacing w:line="240" w:lineRule="auto"/>
        <w:ind w:firstLine="237"/>
        <w:rPr>
          <w:rtl/>
        </w:rPr>
      </w:pPr>
      <w:r w:rsidRPr="00846C7A">
        <w:rPr>
          <w:rFonts w:hint="cs"/>
          <w:color w:val="FF0000"/>
          <w:rtl/>
        </w:rPr>
        <w:t>(</w:t>
      </w:r>
      <w:r>
        <w:rPr>
          <w:rFonts w:hint="cs"/>
          <w:color w:val="FF0000"/>
          <w:rtl/>
        </w:rPr>
        <w:t xml:space="preserve">در </w:t>
      </w:r>
      <w:r w:rsidRPr="00846C7A">
        <w:rPr>
          <w:rFonts w:hint="cs"/>
          <w:color w:val="FF0000"/>
          <w:rtl/>
        </w:rPr>
        <w:t xml:space="preserve">این </w:t>
      </w:r>
      <w:r w:rsidR="00183433">
        <w:rPr>
          <w:rFonts w:hint="cs"/>
          <w:color w:val="FF0000"/>
          <w:rtl/>
        </w:rPr>
        <w:t>بخش با توجه به اهداف پژوهش، طرح</w:t>
      </w:r>
      <w:r w:rsidRPr="00846C7A">
        <w:rPr>
          <w:rFonts w:hint="cs"/>
          <w:color w:val="FF0000"/>
          <w:rtl/>
        </w:rPr>
        <w:t>، ر</w:t>
      </w:r>
      <w:r>
        <w:rPr>
          <w:rFonts w:hint="cs"/>
          <w:color w:val="FF0000"/>
          <w:rtl/>
        </w:rPr>
        <w:t>و</w:t>
      </w:r>
      <w:r w:rsidRPr="00846C7A">
        <w:rPr>
          <w:rFonts w:hint="cs"/>
          <w:color w:val="FF0000"/>
          <w:rtl/>
        </w:rPr>
        <w:t>یکرد، و یا روش پژوهش</w:t>
      </w:r>
      <w:r>
        <w:rPr>
          <w:rFonts w:hint="cs"/>
          <w:color w:val="FF0000"/>
          <w:rtl/>
        </w:rPr>
        <w:t xml:space="preserve"> مشخص می‌شود</w:t>
      </w:r>
      <w:r w:rsidRPr="00846C7A">
        <w:rPr>
          <w:rFonts w:hint="cs"/>
          <w:color w:val="FF0000"/>
          <w:rtl/>
        </w:rPr>
        <w:t>.</w:t>
      </w:r>
      <w:r w:rsidR="009042ED">
        <w:rPr>
          <w:rFonts w:hint="cs"/>
          <w:color w:val="FF0000"/>
          <w:rtl/>
        </w:rPr>
        <w:t xml:space="preserve"> به‌طور کلی پژوهش‌ها از نظر هدف به سه روش بنیادی، کاربردی و توسعه‌ای انجام می‌شوند و از نظر گردآوری داده</w:t>
      </w:r>
      <w:r w:rsidR="009042ED">
        <w:rPr>
          <w:rFonts w:cs="Times New Roman"/>
          <w:color w:val="FF0000"/>
          <w:szCs w:val="24"/>
          <w:cs/>
        </w:rPr>
        <w:t>‎</w:t>
      </w:r>
      <w:r w:rsidR="009042ED">
        <w:rPr>
          <w:rFonts w:hint="cs"/>
          <w:color w:val="FF0000"/>
          <w:rtl/>
        </w:rPr>
        <w:t>‌ها به روشهای توصیفی، همبستگی، تجربی، پیمایشی، تحلیل محتوا، تاریخی و جز آن تقسیم می‌شوند</w:t>
      </w:r>
      <w:r w:rsidRPr="00846C7A">
        <w:rPr>
          <w:rFonts w:hint="cs"/>
          <w:color w:val="FF0000"/>
          <w:rtl/>
        </w:rPr>
        <w:t>)</w:t>
      </w:r>
    </w:p>
    <w:p w14:paraId="0B2DF613" w14:textId="602A7955" w:rsidR="00B96A68" w:rsidRDefault="00826BFF" w:rsidP="006466DA">
      <w:pPr>
        <w:pStyle w:val="Heading2"/>
        <w:rPr>
          <w:rtl/>
        </w:rPr>
      </w:pPr>
      <w:bookmarkStart w:id="21" w:name="_Toc179584774"/>
      <w:r>
        <w:rPr>
          <w:rFonts w:hint="cs"/>
          <w:rtl/>
        </w:rPr>
        <w:t xml:space="preserve">رویکرد </w:t>
      </w:r>
      <w:r w:rsidR="00F74B3D">
        <w:rPr>
          <w:rFonts w:hint="cs"/>
          <w:rtl/>
        </w:rPr>
        <w:t>های با در نظر گرفتن تداخل</w:t>
      </w:r>
      <w:bookmarkEnd w:id="21"/>
    </w:p>
    <w:p w14:paraId="68598A7B" w14:textId="7FFCAFCE" w:rsidR="00F74B3D" w:rsidRDefault="00F74B3D" w:rsidP="000855C2">
      <w:pPr>
        <w:pStyle w:val="Heading3"/>
        <w:ind w:firstLine="21"/>
        <w:rPr>
          <w:rtl/>
        </w:rPr>
      </w:pPr>
      <w:bookmarkStart w:id="22" w:name="_Toc179584775"/>
      <w:r>
        <w:rPr>
          <w:rFonts w:hint="cs"/>
          <w:rtl/>
        </w:rPr>
        <w:t>مدل دو سطحی با استفاده از الگوریتم ژنتیک</w:t>
      </w:r>
      <w:bookmarkEnd w:id="22"/>
    </w:p>
    <w:p w14:paraId="18603F01" w14:textId="2202A080" w:rsidR="00F74B3D" w:rsidRPr="00F74B3D" w:rsidRDefault="00F74B3D" w:rsidP="000855C2">
      <w:pPr>
        <w:pStyle w:val="Heading3"/>
        <w:ind w:left="237" w:firstLine="360"/>
        <w:rPr>
          <w:rtl/>
        </w:rPr>
      </w:pPr>
      <w:bookmarkStart w:id="23" w:name="_Toc179584776"/>
      <w:r>
        <w:rPr>
          <w:rFonts w:hint="cs"/>
          <w:rtl/>
        </w:rPr>
        <w:t>مدل ترکیبی ژنتیک و ازدحام ذرات</w:t>
      </w:r>
      <w:bookmarkEnd w:id="23"/>
    </w:p>
    <w:p w14:paraId="7D45DF36" w14:textId="77777777" w:rsidR="00060403" w:rsidRPr="00846C7A" w:rsidRDefault="00846C7A" w:rsidP="00683F2D">
      <w:pPr>
        <w:spacing w:line="240" w:lineRule="auto"/>
        <w:ind w:firstLine="237"/>
        <w:rPr>
          <w:color w:val="FF0000"/>
          <w:rtl/>
        </w:rPr>
      </w:pPr>
      <w:r w:rsidRPr="00846C7A">
        <w:rPr>
          <w:rFonts w:hint="cs"/>
          <w:color w:val="FF0000"/>
          <w:rtl/>
        </w:rPr>
        <w:t xml:space="preserve">(در این بخش جامعه </w:t>
      </w:r>
      <w:r w:rsidR="00173F93">
        <w:rPr>
          <w:rFonts w:hint="cs"/>
          <w:color w:val="FF0000"/>
          <w:rtl/>
        </w:rPr>
        <w:t xml:space="preserve">آماری پژوهش به تفکیک مشخصاتی مانند سن، جنس و ... توصیف می‌شود. منظور از جامعه پژوهش مجموعه </w:t>
      </w:r>
      <w:r w:rsidRPr="00846C7A">
        <w:rPr>
          <w:rFonts w:hint="cs"/>
          <w:color w:val="FF0000"/>
          <w:rtl/>
        </w:rPr>
        <w:t xml:space="preserve"> اعضای حقیقی یا فرضی مورد مطالعه</w:t>
      </w:r>
      <w:r w:rsidR="00173F93">
        <w:rPr>
          <w:rFonts w:hint="cs"/>
          <w:color w:val="FF0000"/>
          <w:rtl/>
        </w:rPr>
        <w:t xml:space="preserve"> است</w:t>
      </w:r>
      <w:r w:rsidRPr="00846C7A">
        <w:rPr>
          <w:rFonts w:hint="cs"/>
          <w:color w:val="FF0000"/>
          <w:rtl/>
        </w:rPr>
        <w:t xml:space="preserve"> که نتیجه‌های پژوهش به آنها مربوط</w:t>
      </w:r>
      <w:r w:rsidR="00173F93">
        <w:rPr>
          <w:rFonts w:hint="cs"/>
          <w:color w:val="FF0000"/>
          <w:rtl/>
        </w:rPr>
        <w:t xml:space="preserve"> می‌شود.</w:t>
      </w:r>
      <w:r w:rsidR="00183433">
        <w:rPr>
          <w:rFonts w:hint="cs"/>
          <w:color w:val="FF0000"/>
          <w:rtl/>
        </w:rPr>
        <w:t>)</w:t>
      </w:r>
    </w:p>
    <w:p w14:paraId="7C91102D" w14:textId="686F9A62" w:rsidR="00BA3036" w:rsidRDefault="00826BFF" w:rsidP="006466DA">
      <w:pPr>
        <w:pStyle w:val="Heading2"/>
        <w:rPr>
          <w:rtl/>
        </w:rPr>
      </w:pPr>
      <w:bookmarkStart w:id="24" w:name="_Toc179584777"/>
      <w:r>
        <w:rPr>
          <w:rFonts w:hint="cs"/>
          <w:rtl/>
        </w:rPr>
        <w:t>مقایسه روش ها</w:t>
      </w:r>
      <w:bookmarkEnd w:id="24"/>
    </w:p>
    <w:p w14:paraId="64268E66" w14:textId="77777777" w:rsidR="00060403" w:rsidRPr="00F83195" w:rsidRDefault="00F83195" w:rsidP="001722BC">
      <w:pPr>
        <w:spacing w:line="240" w:lineRule="auto"/>
        <w:ind w:left="-33" w:firstLine="237"/>
        <w:rPr>
          <w:color w:val="FF0000"/>
          <w:rtl/>
        </w:rPr>
      </w:pPr>
      <w:r>
        <w:rPr>
          <w:rFonts w:hint="cs"/>
          <w:color w:val="FF0000"/>
          <w:rtl/>
        </w:rPr>
        <w:t>(</w:t>
      </w:r>
      <w:r w:rsidRPr="00F83195">
        <w:rPr>
          <w:rFonts w:hint="cs"/>
          <w:color w:val="FF0000"/>
          <w:rtl/>
        </w:rPr>
        <w:t>در این بخش نحوه انتخاب نمونه</w:t>
      </w:r>
      <w:r w:rsidR="00846C7A">
        <w:rPr>
          <w:rFonts w:hint="cs"/>
          <w:color w:val="FF0000"/>
          <w:rtl/>
        </w:rPr>
        <w:t>‌های آماری</w:t>
      </w:r>
      <w:r w:rsidR="00257A62">
        <w:rPr>
          <w:rFonts w:hint="cs"/>
          <w:color w:val="FF0000"/>
          <w:rtl/>
        </w:rPr>
        <w:t>،</w:t>
      </w:r>
      <w:r w:rsidRPr="00F83195">
        <w:rPr>
          <w:rFonts w:hint="cs"/>
          <w:color w:val="FF0000"/>
          <w:rtl/>
        </w:rPr>
        <w:t xml:space="preserve"> متناسب با </w:t>
      </w:r>
      <w:r w:rsidR="00846C7A">
        <w:rPr>
          <w:rFonts w:hint="cs"/>
          <w:color w:val="FF0000"/>
          <w:rtl/>
        </w:rPr>
        <w:t xml:space="preserve">اندازه جامعه پژوهش و </w:t>
      </w:r>
      <w:r w:rsidRPr="00F83195">
        <w:rPr>
          <w:rFonts w:hint="cs"/>
          <w:color w:val="FF0000"/>
          <w:rtl/>
        </w:rPr>
        <w:t>روش پژوهش توصیف می‌شود.</w:t>
      </w:r>
      <w:r w:rsidR="00257A62" w:rsidRPr="00257A62">
        <w:rPr>
          <w:rFonts w:hint="cs"/>
          <w:color w:val="FF0000"/>
          <w:rtl/>
        </w:rPr>
        <w:t xml:space="preserve"> به‌طور کلی برای </w:t>
      </w:r>
      <w:r w:rsidR="00257A62">
        <w:rPr>
          <w:rFonts w:hint="cs"/>
          <w:color w:val="FF0000"/>
          <w:rtl/>
        </w:rPr>
        <w:t>نمونه‌گیری از روشهای احتمالی (مانند تصادفی، نظام‌مند، طبقه‌ای، خوشه‌ای و جزء آن)  و غیراحتمالی</w:t>
      </w:r>
      <w:r w:rsidR="009042ED">
        <w:rPr>
          <w:rFonts w:hint="cs"/>
          <w:color w:val="FF0000"/>
          <w:rtl/>
        </w:rPr>
        <w:t xml:space="preserve"> (مانند داوطلبانه، سهمیه‌ای، هدفمند و جزء ان)</w:t>
      </w:r>
      <w:r w:rsidR="00257A62">
        <w:rPr>
          <w:rFonts w:hint="cs"/>
          <w:color w:val="FF0000"/>
          <w:rtl/>
        </w:rPr>
        <w:t xml:space="preserve"> استفاده </w:t>
      </w:r>
      <w:r w:rsidR="009042ED">
        <w:rPr>
          <w:rFonts w:hint="cs"/>
          <w:color w:val="FF0000"/>
          <w:rtl/>
        </w:rPr>
        <w:t>می‌شود.)</w:t>
      </w:r>
    </w:p>
    <w:p w14:paraId="3631C93B" w14:textId="1D08893F" w:rsidR="00B96A68" w:rsidRDefault="00826BFF" w:rsidP="006466DA">
      <w:pPr>
        <w:pStyle w:val="Heading2"/>
        <w:rPr>
          <w:rtl/>
        </w:rPr>
      </w:pPr>
      <w:bookmarkStart w:id="25" w:name="_Toc179584778"/>
      <w:r>
        <w:rPr>
          <w:rFonts w:hint="cs"/>
          <w:rtl/>
        </w:rPr>
        <w:t>خلاصه و جمع بندی</w:t>
      </w:r>
      <w:bookmarkEnd w:id="25"/>
    </w:p>
    <w:p w14:paraId="2F019EAC" w14:textId="77777777" w:rsidR="00060403" w:rsidRPr="00257A62" w:rsidRDefault="0050466F" w:rsidP="00683F2D">
      <w:pPr>
        <w:spacing w:line="240" w:lineRule="auto"/>
        <w:ind w:firstLine="237"/>
        <w:rPr>
          <w:color w:val="FF0000"/>
          <w:rtl/>
        </w:rPr>
      </w:pPr>
      <w:r>
        <w:rPr>
          <w:rFonts w:hint="cs"/>
          <w:color w:val="FF0000"/>
          <w:rtl/>
        </w:rPr>
        <w:t>(</w:t>
      </w:r>
      <w:r w:rsidR="00257A62" w:rsidRPr="00257A62">
        <w:rPr>
          <w:rFonts w:hint="cs"/>
          <w:color w:val="FF0000"/>
          <w:rtl/>
        </w:rPr>
        <w:t xml:space="preserve">در این بخش با توجه به روش پژوهش، روش گردآوری داده‌ها تبیین می‌شود به‌طور کلی برای </w:t>
      </w:r>
      <w:r w:rsidR="00257A62" w:rsidRPr="00257A62">
        <w:rPr>
          <w:color w:val="FF0000"/>
          <w:rtl/>
        </w:rPr>
        <w:t xml:space="preserve">جمع‌آوری داده‌ها </w:t>
      </w:r>
      <w:r w:rsidR="00257A62" w:rsidRPr="00257A62">
        <w:rPr>
          <w:rFonts w:hint="cs"/>
          <w:color w:val="FF0000"/>
          <w:rtl/>
        </w:rPr>
        <w:t>یکی از</w:t>
      </w:r>
      <w:r w:rsidR="00257A62" w:rsidRPr="00257A62">
        <w:rPr>
          <w:color w:val="FF0000"/>
          <w:rtl/>
        </w:rPr>
        <w:t xml:space="preserve"> روش‌های </w:t>
      </w:r>
      <w:r w:rsidR="00257A62" w:rsidRPr="00257A62">
        <w:rPr>
          <w:rFonts w:hint="cs"/>
          <w:color w:val="FF0000"/>
          <w:rtl/>
        </w:rPr>
        <w:t xml:space="preserve">مصاحبه، </w:t>
      </w:r>
      <w:r w:rsidR="00257A62" w:rsidRPr="00257A62">
        <w:rPr>
          <w:color w:val="FF0000"/>
          <w:rtl/>
        </w:rPr>
        <w:t>مشاهده، پرسشنامه</w:t>
      </w:r>
      <w:r w:rsidR="00257A62" w:rsidRPr="00257A62">
        <w:rPr>
          <w:rFonts w:hint="cs"/>
          <w:color w:val="FF0000"/>
          <w:rtl/>
        </w:rPr>
        <w:t xml:space="preserve"> و تحلیل اسناد و مدارک</w:t>
      </w:r>
      <w:r w:rsidR="00257A62" w:rsidRPr="00257A62">
        <w:rPr>
          <w:color w:val="FF0000"/>
          <w:rtl/>
        </w:rPr>
        <w:t xml:space="preserve"> استفاده می‌شود</w:t>
      </w:r>
      <w:r w:rsidR="00257A62" w:rsidRPr="00257A62">
        <w:rPr>
          <w:rFonts w:hint="cs"/>
          <w:color w:val="FF0000"/>
          <w:rtl/>
        </w:rPr>
        <w:t>.</w:t>
      </w:r>
      <w:r>
        <w:rPr>
          <w:rFonts w:hint="cs"/>
          <w:color w:val="FF0000"/>
          <w:rtl/>
        </w:rPr>
        <w:t>)</w:t>
      </w: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9"/>
          <w:footerReference w:type="default" r:id="rId20"/>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lastRenderedPageBreak/>
        <w:br/>
      </w:r>
      <w:bookmarkStart w:id="26" w:name="_Toc179584779"/>
      <w:r w:rsidR="008C5FC2">
        <w:rPr>
          <w:rFonts w:hint="cs"/>
          <w:rtl/>
        </w:rPr>
        <w:t>روش پیشنهادی</w:t>
      </w:r>
      <w:bookmarkEnd w:id="26"/>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21"/>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7" w:name="_Toc179584780"/>
      <w:r w:rsidRPr="002944F7">
        <w:rPr>
          <w:rFonts w:hint="cs"/>
          <w:rtl/>
        </w:rPr>
        <w:lastRenderedPageBreak/>
        <w:t>مقدمه</w:t>
      </w:r>
      <w:bookmarkEnd w:id="27"/>
    </w:p>
    <w:p w14:paraId="07AE8753" w14:textId="77777777" w:rsidR="001D5BC4" w:rsidRPr="001D5BC4" w:rsidRDefault="001D5BC4" w:rsidP="001D5BC4">
      <w:pPr>
        <w:rPr>
          <w:rtl/>
        </w:rPr>
      </w:pPr>
    </w:p>
    <w:p w14:paraId="3A8130DA" w14:textId="39D84043" w:rsidR="00940F13" w:rsidRDefault="008C5FC2" w:rsidP="006466DA">
      <w:pPr>
        <w:pStyle w:val="Heading2"/>
        <w:rPr>
          <w:rtl/>
        </w:rPr>
      </w:pPr>
      <w:bookmarkStart w:id="28" w:name="_Toc179584781"/>
      <w:r>
        <w:rPr>
          <w:rFonts w:hint="cs"/>
          <w:rtl/>
        </w:rPr>
        <w:t>فرضیات روش پیشنهادی</w:t>
      </w:r>
      <w:bookmarkEnd w:id="28"/>
    </w:p>
    <w:p w14:paraId="093BDDF6" w14:textId="77777777" w:rsidR="00F83195" w:rsidRPr="002944F7" w:rsidRDefault="003B2210" w:rsidP="00683F2D">
      <w:pPr>
        <w:spacing w:line="240" w:lineRule="auto"/>
        <w:ind w:firstLine="237"/>
        <w:rPr>
          <w:color w:val="FF0000"/>
          <w:sz w:val="28"/>
          <w:rtl/>
        </w:rPr>
      </w:pPr>
      <w:r w:rsidRPr="002944F7">
        <w:rPr>
          <w:rFonts w:hint="cs"/>
          <w:color w:val="FF0000"/>
          <w:sz w:val="28"/>
          <w:rtl/>
        </w:rPr>
        <w:t>(در این بخش، داده‌های گردآوری شده در فرآیند اجرای پژوهش در قالب متن، آزمون آماری</w:t>
      </w:r>
      <w:r w:rsidR="00846C7A" w:rsidRPr="002944F7">
        <w:rPr>
          <w:rFonts w:hint="cs"/>
          <w:color w:val="FF0000"/>
          <w:sz w:val="28"/>
          <w:rtl/>
        </w:rPr>
        <w:t xml:space="preserve"> </w:t>
      </w:r>
      <w:r w:rsidR="00846C7A" w:rsidRPr="002944F7">
        <w:rPr>
          <w:rFonts w:cs="B Zar" w:hint="cs"/>
          <w:color w:val="FF0000"/>
          <w:sz w:val="28"/>
          <w:rtl/>
        </w:rPr>
        <w:t xml:space="preserve">(توصیفی و استنباطی) </w:t>
      </w:r>
      <w:r w:rsidRPr="002944F7">
        <w:rPr>
          <w:rFonts w:hint="cs"/>
          <w:color w:val="FF0000"/>
          <w:sz w:val="28"/>
          <w:rtl/>
        </w:rPr>
        <w:t>، نمودار، و جدول بر مبنای پرسش‌ها یا فرضیه‌های پژوهش گروه‌بندی شده و سپس تجزیه و تحلیل می‌شوند.)</w:t>
      </w:r>
    </w:p>
    <w:p w14:paraId="4DFADC65" w14:textId="0AF00DAA" w:rsidR="00060403" w:rsidRDefault="008C5FC2" w:rsidP="006466DA">
      <w:pPr>
        <w:pStyle w:val="Heading2"/>
        <w:rPr>
          <w:rtl/>
        </w:rPr>
      </w:pPr>
      <w:bookmarkStart w:id="29" w:name="_Toc179584782"/>
      <w:r>
        <w:rPr>
          <w:rFonts w:hint="cs"/>
          <w:rtl/>
        </w:rPr>
        <w:t>مدلسازی مساله</w:t>
      </w:r>
      <w:bookmarkEnd w:id="29"/>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2944F7">
        <w:rPr>
          <w:rStyle w:val="FootnoteReference"/>
          <w:rFonts w:asciiTheme="minorBidi" w:hAnsiTheme="minorBidi"/>
          <w:b/>
          <w:bCs/>
          <w:rtl/>
        </w:rPr>
        <w:footnoteReference w:id="1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77777777" w:rsidR="001F68D2" w:rsidRPr="00324A75"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255E3E42" w14:textId="09017FD8" w:rsidR="006F2059" w:rsidRDefault="006F2059" w:rsidP="00D32947">
      <w:pPr>
        <w:pStyle w:val="Caption"/>
      </w:pPr>
      <w:bookmarkStart w:id="30" w:name="_Toc179584385"/>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1</w:t>
      </w:r>
      <w:r w:rsidR="00DA1D85">
        <w:rPr>
          <w:rtl/>
        </w:rPr>
        <w:fldChar w:fldCharType="end"/>
      </w:r>
      <w:r>
        <w:rPr>
          <w:noProof/>
          <w:rtl/>
        </w:rPr>
        <w:t xml:space="preserve"> </w:t>
      </w:r>
      <w:r>
        <w:rPr>
          <w:rFonts w:hint="cs"/>
          <w:noProof/>
          <w:rtl/>
        </w:rPr>
        <w:t>پارامتر های مساله</w:t>
      </w:r>
      <w:bookmarkEnd w:id="30"/>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F2059">
              <w:rPr>
                <w:rStyle w:val="FootnoteReference"/>
                <w:sz w:val="22"/>
                <w:szCs w:val="24"/>
              </w:rPr>
              <w:footnoteReference w:id="1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76254F"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76254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76254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76254F"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76254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76254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76254F"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F2059">
              <w:rPr>
                <w:rStyle w:val="FootnoteReference"/>
                <w:rFonts w:eastAsiaTheme="minorEastAsia"/>
                <w:i/>
                <w:sz w:val="22"/>
                <w:szCs w:val="24"/>
                <w:rtl/>
              </w:rPr>
              <w:footnoteReference w:id="1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78EEEF18" w:rsidR="00CF43D3" w:rsidRDefault="00324A75" w:rsidP="00CF43D3">
      <w:pPr>
        <w:rPr>
          <w:rFonts w:eastAsiaTheme="minorEastAsia"/>
          <w:rtl/>
        </w:rPr>
      </w:pPr>
      <w:r>
        <w:rPr>
          <w:rFonts w:eastAsiaTheme="minorEastAsia" w:hint="cs"/>
          <w:rtl/>
        </w:rPr>
        <w:lastRenderedPageBreak/>
        <w:t>مجموعه های مساله به شرح زیر می باشند:</w:t>
      </w:r>
    </w:p>
    <w:p w14:paraId="4E7E9A95" w14:textId="4E82EBFE" w:rsidR="00CF43D3" w:rsidRDefault="00CF43D3" w:rsidP="00D32947">
      <w:pPr>
        <w:pStyle w:val="Caption"/>
      </w:pPr>
      <w:bookmarkStart w:id="31" w:name="_Toc179584386"/>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2</w:t>
      </w:r>
      <w:r w:rsidR="00DA1D85">
        <w:rPr>
          <w:rtl/>
        </w:rPr>
        <w:fldChar w:fldCharType="end"/>
      </w:r>
      <w:r>
        <w:rPr>
          <w:rFonts w:hint="cs"/>
          <w:noProof/>
          <w:rtl/>
        </w:rPr>
        <w:t xml:space="preserve"> مجموعه های مساله</w:t>
      </w:r>
      <w:bookmarkEnd w:id="31"/>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F55D08">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2944F7">
              <w:rPr>
                <w:rStyle w:val="FootnoteReference"/>
                <w:rFonts w:eastAsiaTheme="minorEastAsia"/>
                <w:szCs w:val="24"/>
                <w:rtl/>
              </w:rPr>
              <w:footnoteReference w:id="1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2944F7">
              <w:rPr>
                <w:rStyle w:val="FootnoteReference"/>
                <w:rFonts w:eastAsiaTheme="minorEastAsia"/>
                <w:szCs w:val="24"/>
                <w:rtl/>
              </w:rPr>
              <w:footnoteReference w:id="1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76254F"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2944F7">
              <w:rPr>
                <w:rStyle w:val="FootnoteReference"/>
                <w:rFonts w:eastAsiaTheme="minorEastAsia"/>
                <w:szCs w:val="24"/>
                <w:rtl/>
              </w:rPr>
              <w:footnoteReference w:id="1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76254F"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5B885F5B"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2944F7">
              <w:rPr>
                <w:rStyle w:val="FootnoteReference"/>
                <w:rFonts w:eastAsiaTheme="minorEastAsia"/>
                <w:szCs w:val="24"/>
                <w:rtl/>
              </w:rPr>
              <w:footnoteReference w:id="1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76254F"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76254F"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17"/>
            </w:r>
            <w:r w:rsidRPr="002944F7">
              <w:rPr>
                <w:rFonts w:eastAsiaTheme="minorEastAsia" w:hint="cs"/>
                <w:szCs w:val="24"/>
                <w:rtl/>
              </w:rPr>
              <w:t xml:space="preserve"> های عمودی محدوده ی عملیات</w:t>
            </w:r>
            <w:r w:rsidRPr="002944F7">
              <w:rPr>
                <w:rStyle w:val="FootnoteReference"/>
                <w:rFonts w:eastAsiaTheme="minorEastAsia"/>
                <w:szCs w:val="24"/>
                <w:rtl/>
              </w:rPr>
              <w:footnoteReference w:id="1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76254F"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6B84CD38"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2944F7">
              <w:rPr>
                <w:rStyle w:val="FootnoteReference"/>
                <w:rFonts w:eastAsiaTheme="minorEastAsia"/>
                <w:szCs w:val="24"/>
                <w:rtl/>
              </w:rPr>
              <w:footnoteReference w:id="1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76254F"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2944F7">
              <w:rPr>
                <w:rStyle w:val="FootnoteReference"/>
                <w:rFonts w:eastAsiaTheme="minorEastAsia"/>
                <w:i/>
                <w:szCs w:val="24"/>
                <w:rtl/>
              </w:rPr>
              <w:footnoteReference w:id="2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76254F"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76254F"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148F2581"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C0EB05A" w:rsidR="00F74B3D" w:rsidRDefault="00F74B3D" w:rsidP="00324A75">
      <w:pPr>
        <w:rPr>
          <w:rtl/>
        </w:rPr>
      </w:pPr>
      <w:r w:rsidRPr="00324A75">
        <w:rPr>
          <w:rFonts w:hint="cs"/>
          <w:rtl/>
        </w:rPr>
        <w:t>متغیر های تصمیم</w:t>
      </w:r>
      <w:r w:rsidR="00324A75">
        <w:rPr>
          <w:rFonts w:hint="cs"/>
          <w:rtl/>
        </w:rPr>
        <w:t xml:space="preserve"> </w:t>
      </w:r>
      <w:r w:rsidR="00324A75">
        <w:rPr>
          <w:rStyle w:val="FootnoteReference"/>
          <w:rtl/>
        </w:rPr>
        <w:footnoteReference w:id="21"/>
      </w:r>
      <w:r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0DBECE79" w:rsidR="002B38B1" w:rsidRDefault="002B38B1" w:rsidP="00D32947">
      <w:pPr>
        <w:pStyle w:val="Caption"/>
      </w:pPr>
      <w:bookmarkStart w:id="32" w:name="_Toc179584387"/>
      <w:r>
        <w:rPr>
          <w:rtl/>
        </w:rPr>
        <w:t xml:space="preserve">جدول </w:t>
      </w:r>
      <w:r w:rsidR="00DA1D85">
        <w:rPr>
          <w:rtl/>
        </w:rPr>
        <w:fldChar w:fldCharType="begin"/>
      </w:r>
      <w:r w:rsidR="00DA1D85">
        <w:rPr>
          <w:rtl/>
        </w:rPr>
        <w:instrText xml:space="preserve"> </w:instrText>
      </w:r>
      <w:r w:rsidR="00DA1D85">
        <w:instrText>STYLEREF</w:instrText>
      </w:r>
      <w:r w:rsidR="00DA1D85">
        <w:rPr>
          <w:rtl/>
        </w:rPr>
        <w:instrText xml:space="preserve"> 1 \</w:instrText>
      </w:r>
      <w:r w:rsidR="00DA1D85">
        <w:instrText>s</w:instrText>
      </w:r>
      <w:r w:rsidR="00DA1D85">
        <w:rPr>
          <w:rtl/>
        </w:rPr>
        <w:instrText xml:space="preserve"> </w:instrText>
      </w:r>
      <w:r w:rsidR="00DA1D85">
        <w:rPr>
          <w:rtl/>
        </w:rPr>
        <w:fldChar w:fldCharType="separate"/>
      </w:r>
      <w:r w:rsidR="00531DC3">
        <w:rPr>
          <w:noProof/>
          <w:rtl/>
        </w:rPr>
        <w:t>‏4</w:t>
      </w:r>
      <w:r w:rsidR="00DA1D85">
        <w:rPr>
          <w:rtl/>
        </w:rPr>
        <w:fldChar w:fldCharType="end"/>
      </w:r>
      <w:r w:rsidR="00DA1D85">
        <w:rPr>
          <w:rFonts w:ascii="Arial" w:hAnsi="Arial" w:cs="Arial" w:hint="cs"/>
          <w:rtl/>
        </w:rPr>
        <w:t>–</w:t>
      </w:r>
      <w:r w:rsidR="00DA1D85">
        <w:rPr>
          <w:rtl/>
        </w:rPr>
        <w:fldChar w:fldCharType="begin"/>
      </w:r>
      <w:r w:rsidR="00DA1D85">
        <w:rPr>
          <w:rtl/>
        </w:rPr>
        <w:instrText xml:space="preserve"> </w:instrText>
      </w:r>
      <w:r w:rsidR="00DA1D85">
        <w:instrText>SEQ</w:instrText>
      </w:r>
      <w:r w:rsidR="00DA1D85">
        <w:rPr>
          <w:rtl/>
        </w:rPr>
        <w:instrText xml:space="preserve"> جدول \* </w:instrText>
      </w:r>
      <w:r w:rsidR="00DA1D85">
        <w:instrText>ARABIC \s 1</w:instrText>
      </w:r>
      <w:r w:rsidR="00DA1D85">
        <w:rPr>
          <w:rtl/>
        </w:rPr>
        <w:instrText xml:space="preserve"> </w:instrText>
      </w:r>
      <w:r w:rsidR="00DA1D85">
        <w:rPr>
          <w:rtl/>
        </w:rPr>
        <w:fldChar w:fldCharType="separate"/>
      </w:r>
      <w:r w:rsidR="00531DC3">
        <w:rPr>
          <w:noProof/>
          <w:rtl/>
        </w:rPr>
        <w:t>3</w:t>
      </w:r>
      <w:r w:rsidR="00DA1D85">
        <w:rPr>
          <w:rtl/>
        </w:rPr>
        <w:fldChar w:fldCharType="end"/>
      </w:r>
      <w:r>
        <w:rPr>
          <w:rFonts w:hint="cs"/>
          <w:noProof/>
          <w:rtl/>
        </w:rPr>
        <w:t>متغیر های تصمیم</w:t>
      </w:r>
      <w:bookmarkEnd w:id="32"/>
    </w:p>
    <w:tbl>
      <w:tblPr>
        <w:tblStyle w:val="TableGrid"/>
        <w:bidiVisual/>
        <w:tblW w:w="0" w:type="auto"/>
        <w:tblInd w:w="-7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6627"/>
        <w:gridCol w:w="712"/>
      </w:tblGrid>
      <w:tr w:rsidR="002B38B1" w14:paraId="2E28AA35" w14:textId="2C80868F" w:rsidTr="00F55D08">
        <w:tc>
          <w:tcPr>
            <w:tcW w:w="2201"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6627"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F55D08">
        <w:tc>
          <w:tcPr>
            <w:tcW w:w="2201" w:type="dxa"/>
            <w:tcBorders>
              <w:top w:val="single" w:sz="4" w:space="0" w:color="auto"/>
              <w:right w:val="single" w:sz="4" w:space="0" w:color="auto"/>
            </w:tcBorders>
          </w:tcPr>
          <w:p w14:paraId="69168526" w14:textId="640B4D59" w:rsidR="002B38B1" w:rsidRPr="008E1F94" w:rsidRDefault="0076254F"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6627"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F55D08">
        <w:tc>
          <w:tcPr>
            <w:tcW w:w="2201" w:type="dxa"/>
            <w:tcBorders>
              <w:right w:val="single" w:sz="4" w:space="0" w:color="auto"/>
            </w:tcBorders>
          </w:tcPr>
          <w:p w14:paraId="0F078794" w14:textId="3F54ABBE" w:rsidR="002B38B1" w:rsidRPr="008E1F94" w:rsidRDefault="0076254F"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6627"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F55D08">
        <w:tc>
          <w:tcPr>
            <w:tcW w:w="2201" w:type="dxa"/>
            <w:tcBorders>
              <w:right w:val="single" w:sz="4" w:space="0" w:color="auto"/>
            </w:tcBorders>
          </w:tcPr>
          <w:p w14:paraId="388ABF38" w14:textId="64B45EE0" w:rsidR="002B38B1" w:rsidRPr="00F55D08" w:rsidRDefault="0076254F"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6627"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F55D08">
        <w:tc>
          <w:tcPr>
            <w:tcW w:w="2201" w:type="dxa"/>
            <w:tcBorders>
              <w:right w:val="single" w:sz="4" w:space="0" w:color="auto"/>
            </w:tcBorders>
          </w:tcPr>
          <w:p w14:paraId="42ECCF00" w14:textId="195B24EC" w:rsidR="002B38B1" w:rsidRPr="008E1F94" w:rsidRDefault="0076254F"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6627"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F55D08">
        <w:tc>
          <w:tcPr>
            <w:tcW w:w="2201" w:type="dxa"/>
            <w:tcBorders>
              <w:right w:val="single" w:sz="4" w:space="0" w:color="auto"/>
            </w:tcBorders>
          </w:tcPr>
          <w:p w14:paraId="4CE89DD0" w14:textId="4F1CED9B" w:rsidR="002B38B1" w:rsidRPr="008E1F94" w:rsidRDefault="0076254F"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6627"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F55D08">
        <w:tc>
          <w:tcPr>
            <w:tcW w:w="2201" w:type="dxa"/>
            <w:tcBorders>
              <w:right w:val="single" w:sz="4" w:space="0" w:color="auto"/>
            </w:tcBorders>
          </w:tcPr>
          <w:p w14:paraId="72014752" w14:textId="43135C7E" w:rsidR="002B38B1" w:rsidRPr="00F55D08" w:rsidRDefault="0076254F"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6627"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F55D08">
        <w:tc>
          <w:tcPr>
            <w:tcW w:w="2201" w:type="dxa"/>
            <w:tcBorders>
              <w:right w:val="single" w:sz="4" w:space="0" w:color="auto"/>
            </w:tcBorders>
          </w:tcPr>
          <w:p w14:paraId="6C923403" w14:textId="154800A8" w:rsidR="002B38B1" w:rsidRPr="008E1F94" w:rsidRDefault="0076254F"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6627"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F55D08">
        <w:tc>
          <w:tcPr>
            <w:tcW w:w="2201" w:type="dxa"/>
            <w:tcBorders>
              <w:right w:val="single" w:sz="4" w:space="0" w:color="auto"/>
            </w:tcBorders>
          </w:tcPr>
          <w:p w14:paraId="70401DCF" w14:textId="20A345F2" w:rsidR="002B38B1" w:rsidRPr="008E1F94" w:rsidRDefault="0076254F"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6627"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F55D08">
        <w:tc>
          <w:tcPr>
            <w:tcW w:w="2201" w:type="dxa"/>
            <w:tcBorders>
              <w:right w:val="single" w:sz="4" w:space="0" w:color="auto"/>
            </w:tcBorders>
          </w:tcPr>
          <w:p w14:paraId="4580E286" w14:textId="4B5B8F37" w:rsidR="002B38B1" w:rsidRPr="008E1F94" w:rsidRDefault="0076254F"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6627"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F55D08">
        <w:tc>
          <w:tcPr>
            <w:tcW w:w="2201" w:type="dxa"/>
            <w:tcBorders>
              <w:right w:val="single" w:sz="4" w:space="0" w:color="auto"/>
            </w:tcBorders>
          </w:tcPr>
          <w:p w14:paraId="3F199CF5" w14:textId="1B437211" w:rsidR="002B38B1" w:rsidRPr="008E1F94" w:rsidRDefault="0076254F"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6627"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2705A00E" w14:textId="77777777" w:rsidR="002B38B1" w:rsidRDefault="002B38B1" w:rsidP="002B38B1">
      <w:pPr>
        <w:jc w:val="left"/>
        <w:rPr>
          <w:rFonts w:eastAsiaTheme="minorEastAsia"/>
          <w:i/>
          <w:rtl/>
        </w:rPr>
      </w:pPr>
      <w:r>
        <w:rPr>
          <w:rFonts w:eastAsiaTheme="minorEastAsia" w:hint="cs"/>
          <w:i/>
          <w:rtl/>
        </w:rPr>
        <w:t xml:space="preserve">متغیر های واسطه </w:t>
      </w:r>
      <w:r>
        <w:rPr>
          <w:rStyle w:val="FootnoteReference"/>
          <w:rFonts w:eastAsiaTheme="minorEastAsia"/>
          <w:i/>
          <w:rtl/>
        </w:rPr>
        <w:footnoteReference w:id="22"/>
      </w:r>
      <w:r>
        <w:rPr>
          <w:rFonts w:eastAsiaTheme="minorEastAsia" w:hint="cs"/>
          <w:i/>
          <w:rtl/>
        </w:rPr>
        <w:t xml:space="preserve"> مدل به شرح زیر هستند:</w:t>
      </w:r>
    </w:p>
    <w:p w14:paraId="5C15DE65" w14:textId="3E6F967F" w:rsidR="00DA1D85" w:rsidRDefault="00DA1D85" w:rsidP="00D32947">
      <w:pPr>
        <w:pStyle w:val="Caption"/>
      </w:pPr>
      <w:bookmarkStart w:id="33" w:name="_Toc179584388"/>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531DC3">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531DC3">
        <w:rPr>
          <w:noProof/>
          <w:rtl/>
        </w:rPr>
        <w:t>4</w:t>
      </w:r>
      <w:r>
        <w:rPr>
          <w:rtl/>
        </w:rPr>
        <w:fldChar w:fldCharType="end"/>
      </w:r>
      <w:r>
        <w:rPr>
          <w:rFonts w:hint="cs"/>
          <w:noProof/>
          <w:rtl/>
        </w:rPr>
        <w:t>متغیر های تصمیم واسطه</w:t>
      </w:r>
      <w:bookmarkEnd w:id="33"/>
    </w:p>
    <w:tbl>
      <w:tblPr>
        <w:tblStyle w:val="TableGrid"/>
        <w:bidiVisual/>
        <w:tblW w:w="0" w:type="auto"/>
        <w:tblInd w:w="-7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1"/>
        <w:gridCol w:w="6627"/>
        <w:gridCol w:w="712"/>
      </w:tblGrid>
      <w:tr w:rsidR="002B38B1" w14:paraId="7F2E0BE8" w14:textId="77777777" w:rsidTr="00F55D08">
        <w:tc>
          <w:tcPr>
            <w:tcW w:w="2201"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6627"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71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F55D08">
        <w:tc>
          <w:tcPr>
            <w:tcW w:w="2201" w:type="dxa"/>
            <w:tcBorders>
              <w:top w:val="single" w:sz="4" w:space="0" w:color="auto"/>
              <w:right w:val="single" w:sz="4" w:space="0" w:color="auto"/>
            </w:tcBorders>
          </w:tcPr>
          <w:p w14:paraId="248BB8C5" w14:textId="4E23EAFB" w:rsidR="002B38B1" w:rsidRPr="008E1F94" w:rsidRDefault="0076254F"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6627"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71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F55D08">
        <w:tc>
          <w:tcPr>
            <w:tcW w:w="2201" w:type="dxa"/>
            <w:tcBorders>
              <w:right w:val="single" w:sz="4" w:space="0" w:color="auto"/>
            </w:tcBorders>
          </w:tcPr>
          <w:p w14:paraId="4BBD7D2A" w14:textId="5674D072" w:rsidR="002B38B1" w:rsidRPr="008E1F94" w:rsidRDefault="0076254F"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6627"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71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F55D08">
        <w:tc>
          <w:tcPr>
            <w:tcW w:w="2201" w:type="dxa"/>
            <w:tcBorders>
              <w:right w:val="single" w:sz="4" w:space="0" w:color="auto"/>
            </w:tcBorders>
          </w:tcPr>
          <w:p w14:paraId="3518F865" w14:textId="6E3B912F" w:rsidR="002B38B1" w:rsidRPr="008E1F94" w:rsidRDefault="0076254F"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6627"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71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2A0EAED1" w:rsidR="009D4567" w:rsidRDefault="00953EF2" w:rsidP="009D4567">
      <w:pPr>
        <w:rPr>
          <w:i/>
          <w:rtl/>
        </w:rPr>
      </w:pPr>
      <w:r>
        <w:rPr>
          <w:rFonts w:hint="cs"/>
          <w:noProof/>
          <w:rtl/>
          <w:lang w:val="fa-IR"/>
        </w:rPr>
        <mc:AlternateContent>
          <mc:Choice Requires="wpg">
            <w:drawing>
              <wp:anchor distT="0" distB="0" distL="114300" distR="114300" simplePos="0" relativeHeight="251636736" behindDoc="0" locked="0" layoutInCell="1" allowOverlap="1" wp14:anchorId="7D2F6F9D" wp14:editId="33E206A6">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2">
                            <a:extLst>
                              <a:ext uri="{96DAC541-7B7A-43D3-8B79-37D633B846F1}">
                                <asvg:svgBlip xmlns:asvg="http://schemas.microsoft.com/office/drawing/2016/SVG/main" r:embed="rId23"/>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8C3E7E5" w:rsidR="00953EF2" w:rsidRPr="00BE1B9E" w:rsidRDefault="00953EF2" w:rsidP="00D32947">
                              <w:pPr>
                                <w:pStyle w:val="Caption"/>
                                <w:rPr>
                                  <w:rFonts w:asciiTheme="majorBidi" w:eastAsiaTheme="minorHAnsi" w:hAnsiTheme="majorBidi"/>
                                  <w:noProof/>
                                  <w:szCs w:val="28"/>
                                  <w:lang w:val="fa-IR"/>
                                </w:rPr>
                              </w:pPr>
                              <w:bookmarkStart w:id="34"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1</w:t>
                              </w:r>
                              <w:r>
                                <w:rPr>
                                  <w:rtl/>
                                </w:rPr>
                                <w:fldChar w:fldCharType="end"/>
                              </w:r>
                              <w:r>
                                <w:rPr>
                                  <w:rFonts w:hint="cs"/>
                                  <w:noProof/>
                                  <w:rtl/>
                                </w:rPr>
                                <w:t xml:space="preserve"> )</w:t>
                              </w:r>
                              <w:bookmarkEnd w:id="3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26" style="position:absolute;left:0;text-align:left;margin-left:-.25pt;margin-top:101.15pt;width:439.6pt;height:23.45pt;z-index:251636736"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7"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4" o:title=""/>
                </v:shape>
                <v:shapetype id="_x0000_t202" coordsize="21600,21600" o:spt="202" path="m,l,21600r21600,l21600,xe">
                  <v:stroke joinstyle="miter"/>
                  <v:path gradientshapeok="t" o:connecttype="rect"/>
                </v:shapetype>
                <v:shape id="_x0000_s1028"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8C3E7E5" w:rsidR="00953EF2" w:rsidRPr="00BE1B9E" w:rsidRDefault="00953EF2" w:rsidP="00D32947">
                        <w:pPr>
                          <w:pStyle w:val="Caption"/>
                          <w:rPr>
                            <w:rFonts w:asciiTheme="majorBidi" w:eastAsiaTheme="minorHAnsi" w:hAnsiTheme="majorBidi"/>
                            <w:noProof/>
                            <w:szCs w:val="28"/>
                            <w:lang w:val="fa-IR"/>
                          </w:rPr>
                        </w:pPr>
                        <w:bookmarkStart w:id="35"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1</w:t>
                        </w:r>
                        <w:r>
                          <w:rPr>
                            <w:rtl/>
                          </w:rPr>
                          <w:fldChar w:fldCharType="end"/>
                        </w:r>
                        <w:r>
                          <w:rPr>
                            <w:rFonts w:hint="cs"/>
                            <w:noProof/>
                            <w:rtl/>
                          </w:rPr>
                          <w:t xml:space="preserve"> )</w:t>
                        </w:r>
                        <w:bookmarkEnd w:id="35"/>
                      </w:p>
                    </w:txbxContent>
                  </v:textbox>
                </v:shape>
                <w10:wrap type="topAndBottom"/>
              </v:group>
            </w:pict>
          </mc:Fallback>
        </mc:AlternateContent>
      </w:r>
      <w:r w:rsidR="00C36378">
        <w:rPr>
          <w:rFonts w:hint="cs"/>
          <w:rtl/>
        </w:rPr>
        <w:t xml:space="preserve">مدل ریاضیاتی مساله به صورت </w:t>
      </w:r>
      <w:r w:rsidR="00C85483">
        <w:rPr>
          <w:rtl/>
        </w:rPr>
        <w:fldChar w:fldCharType="begin"/>
      </w:r>
      <w:r w:rsidR="00C85483">
        <w:rPr>
          <w:rtl/>
        </w:rPr>
        <w:instrText xml:space="preserve"> </w:instrText>
      </w:r>
      <w:r w:rsidR="00C85483">
        <w:rPr>
          <w:rFonts w:hint="cs"/>
        </w:rPr>
        <w:instrText>REF</w:instrText>
      </w:r>
      <w:r w:rsidR="00C85483">
        <w:rPr>
          <w:rFonts w:hint="cs"/>
          <w:rtl/>
        </w:rPr>
        <w:instrText xml:space="preserve"> _</w:instrText>
      </w:r>
      <w:r w:rsidR="00C85483">
        <w:rPr>
          <w:rFonts w:hint="cs"/>
        </w:rPr>
        <w:instrText>Ref179512376 \h</w:instrText>
      </w:r>
      <w:r w:rsidR="00C85483">
        <w:rPr>
          <w:rtl/>
        </w:rPr>
        <w:instrText xml:space="preserve"> </w:instrText>
      </w:r>
      <w:r w:rsidR="00C85483">
        <w:rPr>
          <w:rtl/>
        </w:rPr>
      </w:r>
      <w:r w:rsidR="00C85483">
        <w:rPr>
          <w:rtl/>
        </w:rPr>
        <w:fldChar w:fldCharType="separate"/>
      </w:r>
      <w:r w:rsidR="00531DC3">
        <w:rPr>
          <w:rtl/>
        </w:rPr>
        <w:t xml:space="preserve">( </w:t>
      </w:r>
      <w:r w:rsidR="00531DC3">
        <w:rPr>
          <w:noProof/>
          <w:rtl/>
        </w:rPr>
        <w:t>1</w:t>
      </w:r>
      <w:r w:rsidR="00531DC3">
        <w:rPr>
          <w:rFonts w:hint="cs"/>
          <w:noProof/>
          <w:rtl/>
        </w:rPr>
        <w:t xml:space="preserve"> )</w:t>
      </w:r>
      <w:r w:rsidR="00C85483">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Pr>
          <w:rStyle w:val="FootnoteReference"/>
          <w:rtl/>
        </w:rPr>
        <w:footnoteReference w:id="2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36" w:name="_Toc179584783"/>
      <w:r>
        <w:rPr>
          <w:rFonts w:hint="cs"/>
          <w:rtl/>
        </w:rPr>
        <w:t>محدودیت های مساله</w:t>
      </w:r>
      <w:bookmarkEnd w:id="36"/>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37"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37"/>
    </w:p>
    <w:p w14:paraId="3764215B" w14:textId="577140B9" w:rsidR="006B7810" w:rsidRDefault="00017F83" w:rsidP="00D32947">
      <w:pPr>
        <w:pStyle w:val="Caption"/>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b/>
          <w:bCs/>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7456" behindDoc="0" locked="0" layoutInCell="1" allowOverlap="1" wp14:anchorId="6AC7A995" wp14:editId="1404C136">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4E2CA1E3" w:rsidR="003862A9" w:rsidRPr="00A81E47" w:rsidRDefault="003862A9" w:rsidP="003862A9">
                            <w:pPr>
                              <w:pStyle w:val="Caption"/>
                              <w:rPr>
                                <w:rFonts w:asciiTheme="majorBidi" w:eastAsiaTheme="minorHAnsi" w:hAnsiTheme="majorBidi"/>
                                <w:noProof/>
                                <w:szCs w:val="28"/>
                              </w:rPr>
                            </w:pPr>
                            <w:bookmarkStart w:id="38"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2</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29" type="#_x0000_t202" style="position:absolute;left:0;text-align:left;margin-left:404.55pt;margin-top:5.25pt;width:34.15pt;height:21.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" stroked="f">
                <v:textbox inset="0,0,0,0">
                  <w:txbxContent>
                    <w:p w14:paraId="75CF7905" w14:textId="4E2CA1E3" w:rsidR="003862A9" w:rsidRPr="00A81E47" w:rsidRDefault="003862A9" w:rsidP="003862A9">
                      <w:pPr>
                        <w:pStyle w:val="Caption"/>
                        <w:rPr>
                          <w:rFonts w:asciiTheme="majorBidi" w:eastAsiaTheme="minorHAnsi" w:hAnsiTheme="majorBidi"/>
                          <w:noProof/>
                          <w:szCs w:val="28"/>
                        </w:rPr>
                      </w:pPr>
                      <w:bookmarkStart w:id="39"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2</w:t>
                      </w:r>
                      <w:r>
                        <w:rPr>
                          <w:rtl/>
                        </w:rPr>
                        <w:fldChar w:fldCharType="end"/>
                      </w:r>
                      <w:r>
                        <w:rPr>
                          <w:rFonts w:hint="cs"/>
                          <w:noProof/>
                          <w:rtl/>
                        </w:rPr>
                        <w:t xml:space="preserve"> )</w:t>
                      </w:r>
                      <w:bookmarkEnd w:id="39"/>
                    </w:p>
                  </w:txbxContent>
                </v:textbox>
                <w10:wrap type="square"/>
              </v:shape>
            </w:pict>
          </mc:Fallback>
        </mc:AlternateContent>
      </w:r>
      <w:r>
        <w:rPr>
          <w:noProof/>
        </w:rPr>
        <w:t xml:space="preserve"> </w:t>
      </w:r>
      <w:r>
        <w:rPr>
          <w:noProof/>
        </w:rPr>
        <w:drawing>
          <wp:anchor distT="0" distB="0" distL="114300" distR="114300" simplePos="0" relativeHeight="251659264" behindDoc="0" locked="0" layoutInCell="1" allowOverlap="1" wp14:anchorId="73E42331" wp14:editId="02832DD1">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5">
                      <a:extLst>
                        <a:ext uri="{96DAC541-7B7A-43D3-8B79-37D633B846F1}">
                          <asvg:svgBlip xmlns:asvg="http://schemas.microsoft.com/office/drawing/2016/SVG/main" r:embed="rId26"/>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9504" behindDoc="0" locked="0" layoutInCell="1" allowOverlap="1" wp14:anchorId="662AAEEB" wp14:editId="582293A1">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576F8FE6" w:rsidR="003862A9" w:rsidRPr="00A3500F" w:rsidRDefault="003862A9" w:rsidP="003862A9">
                            <w:pPr>
                              <w:pStyle w:val="Caption"/>
                              <w:rPr>
                                <w:rFonts w:asciiTheme="majorBidi" w:eastAsiaTheme="minorHAnsi" w:hAnsiTheme="majorBidi"/>
                                <w:noProof/>
                                <w:szCs w:val="28"/>
                              </w:rPr>
                            </w:pPr>
                            <w:bookmarkStart w:id="40"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3</w:t>
                            </w:r>
                            <w:r>
                              <w:rPr>
                                <w:rtl/>
                              </w:rPr>
                              <w:fldChar w:fldCharType="end"/>
                            </w:r>
                            <w:r>
                              <w:rPr>
                                <w:rFonts w:hint="cs"/>
                                <w:noProof/>
                                <w:rtl/>
                              </w:rPr>
                              <w:t xml:space="preserve"> )</w:t>
                            </w:r>
                            <w:bookmarkEnd w:id="4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0" type="#_x0000_t202" style="position:absolute;left:0;text-align:left;margin-left:412.5pt;margin-top:4.1pt;width:29.65pt;height:17.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" stroked="f">
                <v:textbox inset="0,0,0,0">
                  <w:txbxContent>
                    <w:p w14:paraId="437C4B3C" w14:textId="576F8FE6" w:rsidR="003862A9" w:rsidRPr="00A3500F" w:rsidRDefault="003862A9" w:rsidP="003862A9">
                      <w:pPr>
                        <w:pStyle w:val="Caption"/>
                        <w:rPr>
                          <w:rFonts w:asciiTheme="majorBidi" w:eastAsiaTheme="minorHAnsi" w:hAnsiTheme="majorBidi"/>
                          <w:noProof/>
                          <w:szCs w:val="28"/>
                        </w:rPr>
                      </w:pPr>
                      <w:bookmarkStart w:id="41"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3</w:t>
                      </w:r>
                      <w:r>
                        <w:rPr>
                          <w:rtl/>
                        </w:rPr>
                        <w:fldChar w:fldCharType="end"/>
                      </w:r>
                      <w:r>
                        <w:rPr>
                          <w:rFonts w:hint="cs"/>
                          <w:noProof/>
                          <w:rtl/>
                        </w:rPr>
                        <w:t xml:space="preserve"> )</w:t>
                      </w:r>
                      <w:bookmarkEnd w:id="41"/>
                    </w:p>
                  </w:txbxContent>
                </v:textbox>
                <w10:wrap type="square"/>
              </v:shape>
            </w:pict>
          </mc:Fallback>
        </mc:AlternateContent>
      </w:r>
      <w:r>
        <w:rPr>
          <w:noProof/>
        </w:rPr>
        <w:drawing>
          <wp:anchor distT="0" distB="0" distL="114300" distR="114300" simplePos="0" relativeHeight="251661312" behindDoc="0" locked="0" layoutInCell="1" allowOverlap="1" wp14:anchorId="0AA3EFC0" wp14:editId="0125CB27">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27">
                      <a:extLst>
                        <a:ext uri="{96DAC541-7B7A-43D3-8B79-37D633B846F1}">
                          <asvg:svgBlip xmlns:asvg="http://schemas.microsoft.com/office/drawing/2016/SVG/main" r:embed="rId28"/>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C3587E">
      <w:pPr>
        <w:pStyle w:val="Caption"/>
        <w:rPr>
          <w:rtl/>
        </w:rPr>
      </w:pPr>
      <w:r>
        <w:rPr>
          <w:noProof/>
        </w:rPr>
        <mc:AlternateContent>
          <mc:Choice Requires="wps">
            <w:drawing>
              <wp:anchor distT="0" distB="0" distL="114300" distR="114300" simplePos="0" relativeHeight="251671552" behindDoc="0" locked="0" layoutInCell="1" allowOverlap="1" wp14:anchorId="29203455" wp14:editId="0CFAE52B">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0FF425DA" w:rsidR="003862A9" w:rsidRPr="002C7ABE" w:rsidRDefault="003862A9" w:rsidP="003862A9">
                            <w:pPr>
                              <w:pStyle w:val="Caption"/>
                              <w:rPr>
                                <w:rFonts w:asciiTheme="minorHAnsi" w:hAnsiTheme="minorHAnsi"/>
                                <w:noProof/>
                              </w:rPr>
                            </w:pPr>
                            <w:bookmarkStart w:id="42"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4</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31" type="#_x0000_t202" style="position:absolute;left:0;text-align:left;margin-left:412.7pt;margin-top:8.25pt;width:24.4pt;height:23.0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" stroked="f">
                <v:textbox inset="0,0,0,0">
                  <w:txbxContent>
                    <w:p w14:paraId="6F847C29" w14:textId="0FF425DA" w:rsidR="003862A9" w:rsidRPr="002C7ABE" w:rsidRDefault="003862A9" w:rsidP="003862A9">
                      <w:pPr>
                        <w:pStyle w:val="Caption"/>
                        <w:rPr>
                          <w:rFonts w:asciiTheme="minorHAnsi" w:hAnsiTheme="minorHAnsi"/>
                          <w:noProof/>
                        </w:rPr>
                      </w:pPr>
                      <w:bookmarkStart w:id="43"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4</w:t>
                      </w:r>
                      <w:r>
                        <w:rPr>
                          <w:rtl/>
                        </w:rPr>
                        <w:fldChar w:fldCharType="end"/>
                      </w:r>
                      <w:r>
                        <w:rPr>
                          <w:rFonts w:hint="cs"/>
                          <w:noProof/>
                          <w:rtl/>
                        </w:rPr>
                        <w:t xml:space="preserve"> )</w:t>
                      </w:r>
                      <w:bookmarkEnd w:id="43"/>
                    </w:p>
                  </w:txbxContent>
                </v:textbox>
                <w10:wrap type="square"/>
              </v:shape>
            </w:pict>
          </mc:Fallback>
        </mc:AlternateContent>
      </w:r>
      <w:r>
        <w:rPr>
          <w:noProof/>
        </w:rPr>
        <w:drawing>
          <wp:anchor distT="0" distB="0" distL="114300" distR="114300" simplePos="0" relativeHeight="251663360" behindDoc="0" locked="0" layoutInCell="1" allowOverlap="1" wp14:anchorId="0A188A51" wp14:editId="21EF372A">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33BD40B6" wp14:editId="135365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5B1EB15F" w:rsidR="003862A9" w:rsidRPr="00E233BB" w:rsidRDefault="003862A9" w:rsidP="003862A9">
                            <w:pPr>
                              <w:pStyle w:val="Caption"/>
                              <w:rPr>
                                <w:rFonts w:asciiTheme="majorBidi" w:eastAsiaTheme="minorHAnsi" w:hAnsiTheme="majorBidi"/>
                                <w:noProof/>
                                <w:szCs w:val="28"/>
                              </w:rPr>
                            </w:pPr>
                            <w:bookmarkStart w:id="44"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5</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32" type="#_x0000_t202" style="position:absolute;left:0;text-align:left;margin-left:416.05pt;margin-top:11.2pt;width:26.25pt;height:17.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AFuLMhGgIAAEEEAAAOAAAAAAAAAAAAAAAAAC4CAABkcnMvZTJvRG9jLnhtbFBLAQIt&#10;ABQABgAIAAAAIQDqcO/54AAAAAkBAAAPAAAAAAAAAAAAAAAAAHQEAABkcnMvZG93bnJldi54bWxQ&#10;SwUGAAAAAAQABADzAAAAgQUAAAAA&#10;" stroked="f">
                <v:textbox inset="0,0,0,0">
                  <w:txbxContent>
                    <w:p w14:paraId="022E91FA" w14:textId="5B1EB15F" w:rsidR="003862A9" w:rsidRPr="00E233BB" w:rsidRDefault="003862A9" w:rsidP="003862A9">
                      <w:pPr>
                        <w:pStyle w:val="Caption"/>
                        <w:rPr>
                          <w:rFonts w:asciiTheme="majorBidi" w:eastAsiaTheme="minorHAnsi" w:hAnsiTheme="majorBidi"/>
                          <w:noProof/>
                          <w:szCs w:val="28"/>
                        </w:rPr>
                      </w:pPr>
                      <w:bookmarkStart w:id="45"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5</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65408" behindDoc="0" locked="0" layoutInCell="1" allowOverlap="1" wp14:anchorId="5D40D4FE" wp14:editId="71240F3D">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2C023671" wp14:editId="0B032A29">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74DCFF70" w:rsidR="003862A9" w:rsidRPr="00D639DB" w:rsidRDefault="003862A9" w:rsidP="003862A9">
                            <w:pPr>
                              <w:pStyle w:val="Caption"/>
                              <w:rPr>
                                <w:rFonts w:asciiTheme="majorBidi" w:eastAsiaTheme="minorHAnsi" w:hAnsiTheme="majorBidi"/>
                                <w:noProof/>
                                <w:szCs w:val="28"/>
                                <w:rtl/>
                              </w:rPr>
                            </w:pPr>
                            <w:bookmarkStart w:id="46" w:name="_Ref17958899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6</w:t>
                            </w:r>
                            <w:r>
                              <w:rPr>
                                <w:rtl/>
                              </w:rPr>
                              <w:fldChar w:fldCharType="end"/>
                            </w:r>
                            <w:r>
                              <w:rPr>
                                <w:rFonts w:hint="cs"/>
                                <w:noProof/>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33" type="#_x0000_t202" style="position:absolute;left:0;text-align:left;margin-left:416.35pt;margin-top:6.2pt;width:23.5pt;height:21.7pt;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A+Yd2/JAIAAEsEAAAOAAAAAAAAAAAAAAAAAC4CAABkcnMvZTJvRG9j&#10;LnhtbFBLAQItABQABgAIAAAAIQDF/xNM3wAAAAkBAAAPAAAAAAAAAAAAAAAAAH4EAABkcnMvZG93&#10;bnJldi54bWxQSwUGAAAAAAQABADzAAAAigUAAAAA&#10;" stroked="f">
                <v:textbox inset="0,0,0,0">
                  <w:txbxContent>
                    <w:p w14:paraId="19128E01" w14:textId="74DCFF70" w:rsidR="003862A9" w:rsidRPr="00D639DB" w:rsidRDefault="003862A9" w:rsidP="003862A9">
                      <w:pPr>
                        <w:pStyle w:val="Caption"/>
                        <w:rPr>
                          <w:rFonts w:asciiTheme="majorBidi" w:eastAsiaTheme="minorHAnsi" w:hAnsiTheme="majorBidi"/>
                          <w:noProof/>
                          <w:szCs w:val="28"/>
                          <w:rtl/>
                        </w:rPr>
                      </w:pPr>
                      <w:bookmarkStart w:id="47" w:name="_Ref17958899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6</w:t>
                      </w:r>
                      <w:r>
                        <w:rPr>
                          <w:rtl/>
                        </w:rPr>
                        <w:fldChar w:fldCharType="end"/>
                      </w:r>
                      <w:r>
                        <w:rPr>
                          <w:rFonts w:hint="cs"/>
                          <w:noProof/>
                          <w:rtl/>
                        </w:rPr>
                        <w:t xml:space="preserve"> )</w:t>
                      </w:r>
                      <w:bookmarkEnd w:id="47"/>
                    </w:p>
                  </w:txbxContent>
                </v:textbox>
                <w10:wrap type="square"/>
              </v:shape>
            </w:pict>
          </mc:Fallback>
        </mc:AlternateContent>
      </w:r>
      <w:r>
        <w:rPr>
          <w:noProof/>
        </w:rPr>
        <w:drawing>
          <wp:anchor distT="0" distB="0" distL="114300" distR="114300" simplePos="0" relativeHeight="251675648" behindDoc="0" locked="0" layoutInCell="1" allowOverlap="1" wp14:anchorId="2E3D1F20" wp14:editId="71887A86">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81792" behindDoc="0" locked="0" layoutInCell="1" allowOverlap="1" wp14:anchorId="0D501B96" wp14:editId="5E730F6B">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2B6C619B" w:rsidR="003862A9" w:rsidRPr="005A15BC" w:rsidRDefault="003862A9" w:rsidP="003862A9">
                            <w:pPr>
                              <w:pStyle w:val="Caption"/>
                              <w:rPr>
                                <w:rFonts w:asciiTheme="majorBidi" w:eastAsiaTheme="minorHAnsi" w:hAnsiTheme="majorBidi"/>
                                <w:noProof/>
                                <w:szCs w:val="28"/>
                              </w:rPr>
                            </w:pPr>
                            <w:bookmarkStart w:id="48"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7</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34" type="#_x0000_t202" style="position:absolute;left:0;text-align:left;margin-left:413.8pt;margin-top:1.75pt;width:24.85pt;height:21.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AdbH6IHAIAAEEEAAAOAAAAAAAAAAAAAAAAAC4CAABkcnMvZTJvRG9jLnhtbFBLAQIt&#10;ABQABgAIAAAAIQCXyelE3gAAAAgBAAAPAAAAAAAAAAAAAAAAAHYEAABkcnMvZG93bnJldi54bWxQ&#10;SwUGAAAAAAQABADzAAAAgQUAAAAA&#10;" stroked="f">
                <v:textbox inset="0,0,0,0">
                  <w:txbxContent>
                    <w:p w14:paraId="159E55F2" w14:textId="2B6C619B" w:rsidR="003862A9" w:rsidRPr="005A15BC" w:rsidRDefault="003862A9" w:rsidP="003862A9">
                      <w:pPr>
                        <w:pStyle w:val="Caption"/>
                        <w:rPr>
                          <w:rFonts w:asciiTheme="majorBidi" w:eastAsiaTheme="minorHAnsi" w:hAnsiTheme="majorBidi"/>
                          <w:noProof/>
                          <w:szCs w:val="28"/>
                        </w:rPr>
                      </w:pPr>
                      <w:bookmarkStart w:id="49"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531DC3">
                        <w:rPr>
                          <w:noProof/>
                          <w:rtl/>
                        </w:rPr>
                        <w:t>7</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79744" behindDoc="0" locked="0" layoutInCell="1" allowOverlap="1" wp14:anchorId="59FA0CC0" wp14:editId="4DB3FA70">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C83007">
      <w:pPr>
        <w:rPr>
          <w:rFonts w:ascii="B Nazanin" w:eastAsia="B Nazanin" w:hAnsi="B Nazanin"/>
          <w:b/>
          <w:bCs/>
          <w:szCs w:val="24"/>
          <w:rtl/>
        </w:rPr>
      </w:pPr>
      <w:r>
        <w:rPr>
          <w:rFonts w:ascii="B Nazanin" w:eastAsia="B Nazanin" w:hAnsi="B Nazanin"/>
          <w:b/>
          <w:bCs/>
          <w:szCs w:val="24"/>
          <w:rtl/>
        </w:rPr>
        <w:fldChar w:fldCharType="begin"/>
      </w:r>
      <w:r>
        <w:rPr>
          <w:rFonts w:ascii="B Nazanin" w:eastAsia="B Nazanin" w:hAnsi="B Nazanin" w:hint="cs"/>
          <w:b/>
          <w:bCs/>
          <w:szCs w:val="24"/>
          <w:rtl/>
        </w:rPr>
        <w:instrText>(</w:instrText>
      </w:r>
      <w:r>
        <w:rPr>
          <w:rFonts w:ascii="B Nazanin" w:eastAsia="B Nazanin" w:hAnsi="B Nazanin"/>
          <w:b/>
          <w:bCs/>
          <w:szCs w:val="24"/>
          <w:rtl/>
        </w:rPr>
        <w:fldChar w:fldCharType="begin"/>
      </w:r>
      <w:r>
        <w:rPr>
          <w:rFonts w:ascii="B Nazanin" w:eastAsia="B Nazanin" w:hAnsi="B Nazanin"/>
          <w:b/>
          <w:bCs/>
          <w:szCs w:val="24"/>
          <w:rtl/>
        </w:rPr>
        <w:instrText xml:space="preserve"> </w:instrText>
      </w:r>
      <w:r w:rsidRPr="00C83007">
        <w:rPr>
          <w:rFonts w:ascii="B Nazanin" w:eastAsia="B Nazanin" w:hAnsi="B Nazanin"/>
          <w:b/>
          <w:bCs/>
          <w:szCs w:val="24"/>
        </w:rPr>
        <w:instrText>SEQ GlobalNumber \# "</w:instrText>
      </w:r>
      <w:r>
        <w:rPr>
          <w:rFonts w:ascii="Calibri" w:eastAsia="B Nazanin" w:hAnsi="Calibri" w:cs="Calibri"/>
          <w:b/>
          <w:bCs/>
          <w:szCs w:val="24"/>
        </w:rPr>
        <w:instrText>\</w:instrText>
      </w:r>
      <w:r w:rsidRPr="00C83007">
        <w:rPr>
          <w:rFonts w:ascii="B Nazanin" w:eastAsia="B Nazanin" w:hAnsi="B Nazanin"/>
          <w:b/>
          <w:bCs/>
          <w:szCs w:val="24"/>
        </w:rPr>
        <w:instrText>(0</w:instrText>
      </w:r>
      <w:r>
        <w:rPr>
          <w:rFonts w:ascii="Calibri" w:eastAsia="B Nazanin" w:hAnsi="Calibri" w:cs="Calibri"/>
          <w:b/>
          <w:bCs/>
          <w:szCs w:val="24"/>
        </w:rPr>
        <w:instrText>\</w:instrText>
      </w:r>
      <w:r w:rsidRPr="00C83007">
        <w:rPr>
          <w:rFonts w:ascii="B Nazanin" w:eastAsia="B Nazanin" w:hAnsi="B Nazanin"/>
          <w:b/>
          <w:bCs/>
          <w:szCs w:val="24"/>
        </w:rPr>
        <w:instrText>)" \* Arabic</w:instrText>
      </w:r>
      <w:r>
        <w:rPr>
          <w:rFonts w:ascii="B Nazanin" w:eastAsia="B Nazanin" w:hAnsi="B Nazanin"/>
          <w:b/>
          <w:bCs/>
          <w:szCs w:val="24"/>
          <w:rtl/>
        </w:rPr>
        <w:instrText xml:space="preserve"> </w:instrText>
      </w:r>
      <w:r>
        <w:rPr>
          <w:rFonts w:ascii="B Nazanin" w:eastAsia="B Nazanin" w:hAnsi="B Nazanin"/>
          <w:b/>
          <w:bCs/>
          <w:szCs w:val="24"/>
          <w:rtl/>
        </w:rPr>
        <w:fldChar w:fldCharType="separate"/>
      </w:r>
      <w:r w:rsidR="00531DC3">
        <w:rPr>
          <w:rFonts w:ascii="B Nazanin" w:eastAsia="B Nazanin" w:hAnsi="B Nazanin"/>
          <w:b/>
          <w:bCs/>
          <w:noProof/>
          <w:szCs w:val="24"/>
          <w:rtl/>
        </w:rPr>
        <w:instrText>1</w:instrText>
      </w:r>
      <w:r>
        <w:rPr>
          <w:rFonts w:ascii="B Nazanin" w:eastAsia="B Nazanin" w:hAnsi="B Nazanin"/>
          <w:b/>
          <w:bCs/>
          <w:szCs w:val="24"/>
          <w:rtl/>
        </w:rPr>
        <w:fldChar w:fldCharType="end"/>
      </w:r>
    </w:p>
    <w:p w14:paraId="6B5E9479" w14:textId="301DCEC1" w:rsidR="00F74B3D" w:rsidRDefault="00C83007" w:rsidP="007637D0">
      <w:pPr>
        <w:rPr>
          <w:rtl/>
        </w:rPr>
      </w:pPr>
      <w:r>
        <w:rPr>
          <w:rFonts w:ascii="B Nazanin" w:eastAsia="B Nazanin" w:hAnsi="B Nazanin"/>
          <w:b/>
          <w:bCs/>
          <w:szCs w:val="24"/>
          <w:rtl/>
        </w:rPr>
        <w:instrText xml:space="preserve"> </w:instrText>
      </w:r>
      <w:r>
        <w:rPr>
          <w:rFonts w:ascii="B Nazanin" w:eastAsia="B Nazanin" w:hAnsi="B Nazanin" w:hint="cs"/>
          <w:b/>
          <w:bCs/>
          <w:szCs w:val="24"/>
          <w:rtl/>
        </w:rPr>
        <w:instrText>)</w:instrText>
      </w:r>
      <w:r>
        <w:rPr>
          <w:rFonts w:ascii="B Nazanin" w:eastAsia="B Nazanin" w:hAnsi="B Nazanin"/>
          <w:b/>
          <w:bCs/>
          <w:szCs w:val="24"/>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756E3AB2" w:rsidR="002947F2" w:rsidRPr="002947F2" w:rsidRDefault="002947F2" w:rsidP="002947F2">
      <w:r w:rsidRPr="002947F2">
        <w:rPr>
          <w:rtl/>
        </w:rPr>
        <w:t xml:space="preserve">محدودیت‌های مکانی </w:t>
      </w:r>
      <w:r w:rsidRPr="002947F2">
        <w:rPr>
          <w:b/>
          <w:bCs/>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2947F2">
        <w:rPr>
          <w:b/>
          <w:bCs/>
          <w:rtl/>
        </w:rPr>
        <w:t>اعمال</w:t>
      </w:r>
      <w:r w:rsidRPr="002947F2">
        <w:rPr>
          <w:rtl/>
        </w:rPr>
        <w:t xml:space="preserve"> </w:t>
      </w:r>
      <w:r w:rsidRPr="002947F2">
        <w:t xml:space="preserve">AGV </w:t>
      </w:r>
      <w:r w:rsidRPr="002947F2">
        <w:rPr>
          <w:rtl/>
        </w:rPr>
        <w:t>به صورت زیر توضیح داده می‌شوند</w:t>
      </w:r>
      <w:r w:rsidRPr="002947F2">
        <w:t>:</w:t>
      </w:r>
    </w:p>
    <w:p w14:paraId="1990FA53" w14:textId="77777777" w:rsidR="002947F2" w:rsidRPr="002947F2" w:rsidRDefault="002947F2" w:rsidP="00296221">
      <w:pPr>
        <w:numPr>
          <w:ilvl w:val="0"/>
          <w:numId w:val="5"/>
        </w:numPr>
        <w:ind w:hanging="753"/>
      </w:pPr>
      <w:r w:rsidRPr="002947F2">
        <w:rPr>
          <w:rtl/>
        </w:rPr>
        <w:t xml:space="preserve">محدودیت‌های (8) و (9) بیان می‌کنند که اگر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 xml:space="preserve">وظیفه‌ی پیشین </w:t>
      </w:r>
      <w:r w:rsidRPr="002947F2">
        <w:t>(</w:t>
      </w:r>
      <w:proofErr w:type="spellStart"/>
      <w:r w:rsidRPr="002947F2">
        <w:t>n,j</w:t>
      </w:r>
      <w:proofErr w:type="spellEnd"/>
      <w:r w:rsidRPr="002947F2">
        <w:t>)(n, j)(</w:t>
      </w:r>
      <w:proofErr w:type="spellStart"/>
      <w:r w:rsidRPr="002947F2">
        <w:t>n,j</w:t>
      </w:r>
      <w:proofErr w:type="spellEnd"/>
      <w:r w:rsidRPr="002947F2">
        <w:t xml:space="preserve">) </w:t>
      </w:r>
      <w:r w:rsidRPr="002947F2">
        <w:rPr>
          <w:rtl/>
        </w:rPr>
        <w:t>باشد که توسط همان</w:t>
      </w:r>
      <w:r w:rsidRPr="002947F2">
        <w:t xml:space="preserve"> AGV </w:t>
      </w:r>
      <w:r w:rsidRPr="002947F2">
        <w:rPr>
          <w:rtl/>
        </w:rPr>
        <w:t xml:space="preserve">حمل می‌شود، مکان پایان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 xml:space="preserve">باید با مکان شروع </w:t>
      </w:r>
      <w:r w:rsidRPr="002947F2">
        <w:t>(</w:t>
      </w:r>
      <w:proofErr w:type="spellStart"/>
      <w:r w:rsidRPr="002947F2">
        <w:t>n,j</w:t>
      </w:r>
      <w:proofErr w:type="spellEnd"/>
      <w:r w:rsidRPr="002947F2">
        <w:t>)(n, j)(</w:t>
      </w:r>
      <w:proofErr w:type="spellStart"/>
      <w:r w:rsidRPr="002947F2">
        <w:t>n,j</w:t>
      </w:r>
      <w:proofErr w:type="spellEnd"/>
      <w:r w:rsidRPr="002947F2">
        <w:t xml:space="preserve">) </w:t>
      </w:r>
      <w:r w:rsidRPr="002947F2">
        <w:rPr>
          <w:rtl/>
        </w:rPr>
        <w:t>یکسان باشد. محدودیت (8) مربوط به مسیر عمودی و محدودیت (9) مربوط به مسیر افقی است</w:t>
      </w:r>
      <w:r w:rsidRPr="002947F2">
        <w:t>.</w:t>
      </w:r>
    </w:p>
    <w:p w14:paraId="69DFF5B3" w14:textId="17FCCB5F" w:rsidR="002947F2" w:rsidRPr="002947F2" w:rsidRDefault="002947F2" w:rsidP="00296221">
      <w:pPr>
        <w:numPr>
          <w:ilvl w:val="0"/>
          <w:numId w:val="5"/>
        </w:numPr>
        <w:ind w:hanging="753"/>
      </w:pPr>
      <w:r w:rsidRPr="002947F2">
        <w:rPr>
          <w:rtl/>
        </w:rPr>
        <w:t xml:space="preserve">محدودیت‌های (10) و (11) 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Pr="002947F2">
        <w:t xml:space="preserve">(m,i,1)(m, </w:t>
      </w:r>
      <w:proofErr w:type="spellStart"/>
      <w:r w:rsidRPr="002947F2">
        <w:t>i</w:t>
      </w:r>
      <w:proofErr w:type="spellEnd"/>
      <w:r w:rsidRPr="002947F2">
        <w:t xml:space="preserve">, 1)(m,i,1) </w:t>
      </w:r>
      <w:r w:rsidRPr="002947F2">
        <w:rPr>
          <w:rtl/>
        </w:rPr>
        <w:t xml:space="preserve">و مکان‌های پایان اعمال </w:t>
      </w:r>
      <w:r w:rsidRPr="002947F2">
        <w:t xml:space="preserve">(m,i,1)(m, </w:t>
      </w:r>
      <w:proofErr w:type="spellStart"/>
      <w:r w:rsidRPr="002947F2">
        <w:t>i</w:t>
      </w:r>
      <w:proofErr w:type="spellEnd"/>
      <w:r w:rsidRPr="002947F2">
        <w:t xml:space="preserve">, 1)(m,i,1) </w:t>
      </w:r>
      <w:r w:rsidRPr="002947F2">
        <w:rPr>
          <w:rtl/>
        </w:rPr>
        <w:t xml:space="preserve">تا </w:t>
      </w:r>
      <w:r w:rsidRPr="002947F2">
        <w:t xml:space="preserve">(m,i,4)(m, </w:t>
      </w:r>
      <w:proofErr w:type="spellStart"/>
      <w:r w:rsidRPr="002947F2">
        <w:t>i</w:t>
      </w:r>
      <w:proofErr w:type="spellEnd"/>
      <w:r w:rsidRPr="002947F2">
        <w:t>, 4)(m,i,4).</w:t>
      </w:r>
    </w:p>
    <w:p w14:paraId="4FE1D308" w14:textId="77777777" w:rsidR="002947F2" w:rsidRPr="002947F2" w:rsidRDefault="002947F2" w:rsidP="00296221">
      <w:pPr>
        <w:numPr>
          <w:ilvl w:val="0"/>
          <w:numId w:val="5"/>
        </w:numPr>
        <w:ind w:hanging="753"/>
      </w:pPr>
      <w:r w:rsidRPr="002947F2">
        <w:rPr>
          <w:rtl/>
        </w:rPr>
        <w:lastRenderedPageBreak/>
        <w:t>محدودیت (12)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77777777" w:rsidR="002947F2" w:rsidRPr="002947F2" w:rsidRDefault="002947F2" w:rsidP="00296221">
      <w:pPr>
        <w:numPr>
          <w:ilvl w:val="0"/>
          <w:numId w:val="5"/>
        </w:numPr>
        <w:ind w:hanging="753"/>
      </w:pPr>
      <w:r w:rsidRPr="002947F2">
        <w:rPr>
          <w:rtl/>
        </w:rPr>
        <w:t>محدودیت (13)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77777777" w:rsidR="002947F2" w:rsidRPr="002947F2" w:rsidRDefault="002947F2" w:rsidP="00296221">
      <w:pPr>
        <w:numPr>
          <w:ilvl w:val="0"/>
          <w:numId w:val="5"/>
        </w:numPr>
        <w:ind w:hanging="753"/>
      </w:pPr>
      <w:r w:rsidRPr="002947F2">
        <w:rPr>
          <w:rtl/>
        </w:rPr>
        <w:t>محدودیت (14)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7777777" w:rsidR="002947F2" w:rsidRPr="002947F2" w:rsidRDefault="002947F2" w:rsidP="00296221">
      <w:pPr>
        <w:numPr>
          <w:ilvl w:val="0"/>
          <w:numId w:val="5"/>
        </w:numPr>
        <w:ind w:hanging="753"/>
      </w:pPr>
      <w:r w:rsidRPr="002947F2">
        <w:rPr>
          <w:rtl/>
        </w:rPr>
        <w:t xml:space="preserve">محدودیت (15)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در آن ذخیره شده است</w:t>
      </w:r>
      <w:r w:rsidRPr="002947F2">
        <w:t>.</w:t>
      </w:r>
    </w:p>
    <w:p w14:paraId="76E8D9F5" w14:textId="77777777" w:rsidR="002947F2" w:rsidRPr="002947F2" w:rsidRDefault="002947F2" w:rsidP="00296221">
      <w:pPr>
        <w:numPr>
          <w:ilvl w:val="0"/>
          <w:numId w:val="5"/>
        </w:numPr>
        <w:ind w:hanging="753"/>
      </w:pPr>
      <w:r w:rsidRPr="002947F2">
        <w:rPr>
          <w:rtl/>
        </w:rPr>
        <w:t>محدودیت (16)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77777777" w:rsidR="002947F2" w:rsidRPr="002947F2" w:rsidRDefault="002947F2" w:rsidP="00296221">
      <w:pPr>
        <w:numPr>
          <w:ilvl w:val="0"/>
          <w:numId w:val="5"/>
        </w:numPr>
        <w:ind w:hanging="753"/>
      </w:pPr>
      <w:r w:rsidRPr="002947F2">
        <w:rPr>
          <w:rtl/>
        </w:rPr>
        <w:t>محدودیت (17) 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77777777" w:rsidR="002947F2" w:rsidRPr="002947F2" w:rsidRDefault="002947F2" w:rsidP="00296221">
      <w:pPr>
        <w:numPr>
          <w:ilvl w:val="0"/>
          <w:numId w:val="5"/>
        </w:numPr>
        <w:ind w:hanging="753"/>
      </w:pPr>
      <w:r w:rsidRPr="002947F2">
        <w:rPr>
          <w:rtl/>
        </w:rPr>
        <w:t>محدودیت (18)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77777777" w:rsidR="002947F2" w:rsidRPr="002947F2" w:rsidRDefault="002947F2" w:rsidP="00296221">
      <w:pPr>
        <w:numPr>
          <w:ilvl w:val="0"/>
          <w:numId w:val="5"/>
        </w:numPr>
        <w:ind w:hanging="753"/>
      </w:pPr>
      <w:r w:rsidRPr="002947F2">
        <w:rPr>
          <w:rtl/>
        </w:rPr>
        <w:t xml:space="preserve">محدودیت (19) نشان می‌دهد که مسیر عمودی پایان کانتینر تخلیه، مسیر عمودی مربوط به بلوکی است که کانتینر </w:t>
      </w:r>
      <w:r w:rsidRPr="002947F2">
        <w:t>(</w:t>
      </w:r>
      <w:proofErr w:type="spellStart"/>
      <w:r w:rsidRPr="002947F2">
        <w:t>m,i</w:t>
      </w:r>
      <w:proofErr w:type="spellEnd"/>
      <w:r w:rsidRPr="002947F2">
        <w:t xml:space="preserve">)(m, </w:t>
      </w:r>
      <w:proofErr w:type="spellStart"/>
      <w:r w:rsidRPr="002947F2">
        <w:t>i</w:t>
      </w:r>
      <w:proofErr w:type="spellEnd"/>
      <w:r w:rsidRPr="002947F2">
        <w:t>)(</w:t>
      </w:r>
      <w:proofErr w:type="spellStart"/>
      <w:r w:rsidRPr="002947F2">
        <w:t>m,i</w:t>
      </w:r>
      <w:proofErr w:type="spellEnd"/>
      <w:r w:rsidRPr="002947F2">
        <w:t xml:space="preserve">) </w:t>
      </w:r>
      <w:r w:rsidRPr="002947F2">
        <w:rPr>
          <w:rtl/>
        </w:rPr>
        <w:t>در آن ذخیره شده است</w:t>
      </w:r>
      <w:r w:rsidRPr="002947F2">
        <w:t>.</w:t>
      </w:r>
    </w:p>
    <w:p w14:paraId="7A647C8B" w14:textId="77777777" w:rsidR="002947F2" w:rsidRPr="002947F2" w:rsidRDefault="002947F2" w:rsidP="00296221">
      <w:pPr>
        <w:numPr>
          <w:ilvl w:val="0"/>
          <w:numId w:val="5"/>
        </w:numPr>
        <w:ind w:hanging="753"/>
      </w:pPr>
      <w:r w:rsidRPr="002947F2">
        <w:rPr>
          <w:rtl/>
        </w:rPr>
        <w:t>محدودیت‌های (20) و (21) پیوستگی مکانی حمل‌ونقل</w:t>
      </w:r>
      <w:r w:rsidRPr="002947F2">
        <w:t xml:space="preserve"> AGV </w:t>
      </w:r>
      <w:r w:rsidRPr="002947F2">
        <w:rPr>
          <w:rtl/>
        </w:rPr>
        <w:t xml:space="preserve">را تضمین می‌کنند. محدودیت (20) تضمین می‌کند که مکان شروع و مکان پایان یک </w:t>
      </w:r>
      <w:r w:rsidRPr="002947F2">
        <w:rPr>
          <w:b/>
          <w:bCs/>
          <w:rtl/>
        </w:rPr>
        <w:t>عمل</w:t>
      </w:r>
      <w:r w:rsidRPr="002947F2">
        <w:rPr>
          <w:rtl/>
        </w:rPr>
        <w:t xml:space="preserve"> افقی روی همان مسیر افقی باشد. محدودیت (21) تضمین می‌کند که مکان شروع و مکان پایان یک </w:t>
      </w:r>
      <w:r w:rsidRPr="002947F2">
        <w:rPr>
          <w:b/>
          <w:bCs/>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3C1846A9" w:rsidR="00F74B3D" w:rsidRDefault="00F74B3D" w:rsidP="008E1F94">
      <w:pPr>
        <w:pStyle w:val="Heading3"/>
        <w:ind w:hanging="609"/>
        <w:rPr>
          <w:rtl/>
        </w:rPr>
      </w:pPr>
      <w:bookmarkStart w:id="50" w:name="_Toc179584785"/>
      <w:r>
        <w:rPr>
          <w:rFonts w:hint="cs"/>
          <w:rtl/>
        </w:rPr>
        <w:lastRenderedPageBreak/>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50"/>
    </w:p>
    <w:p w14:paraId="79A22B62" w14:textId="44FB1341" w:rsidR="00F74B3D" w:rsidRDefault="00F74B3D" w:rsidP="008E1F94">
      <w:pPr>
        <w:pStyle w:val="Heading3"/>
        <w:ind w:hanging="609"/>
        <w:rPr>
          <w:rtl/>
        </w:rPr>
      </w:pPr>
      <w:bookmarkStart w:id="51"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51"/>
    </w:p>
    <w:p w14:paraId="39CD4819" w14:textId="18A3ED0A" w:rsidR="00F74B3D" w:rsidRDefault="00F74B3D" w:rsidP="008E1F94">
      <w:pPr>
        <w:pStyle w:val="Heading3"/>
        <w:ind w:hanging="609"/>
        <w:rPr>
          <w:rtl/>
        </w:rPr>
      </w:pPr>
      <w:bookmarkStart w:id="52"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52"/>
    </w:p>
    <w:p w14:paraId="7F490147" w14:textId="7435A6EC" w:rsidR="008A1685" w:rsidRPr="008A1685" w:rsidRDefault="008A1685" w:rsidP="002B38B1">
      <w:pPr>
        <w:ind w:hanging="1707"/>
        <w:rPr>
          <w:rtl/>
        </w:rPr>
      </w:pPr>
    </w:p>
    <w:p w14:paraId="69A14846" w14:textId="77777777" w:rsidR="00F74B3D" w:rsidRPr="00F74B3D" w:rsidRDefault="00F74B3D" w:rsidP="00F74B3D">
      <w:pPr>
        <w:rPr>
          <w:rtl/>
        </w:rPr>
      </w:pPr>
    </w:p>
    <w:p w14:paraId="5FB17139" w14:textId="14DEE719" w:rsidR="0066772C" w:rsidRPr="0066772C" w:rsidRDefault="0066772C" w:rsidP="0066772C"/>
    <w:p w14:paraId="3E0B8467" w14:textId="77777777" w:rsidR="0066772C" w:rsidRDefault="0066772C" w:rsidP="00B71D27">
      <w:pPr>
        <w:rPr>
          <w:rtl/>
        </w:rPr>
      </w:pPr>
    </w:p>
    <w:p w14:paraId="4C6F3965" w14:textId="77777777" w:rsidR="00B71D27" w:rsidRDefault="00B71D27" w:rsidP="00B71D27">
      <w:pPr>
        <w:rPr>
          <w:rtl/>
        </w:rPr>
      </w:pPr>
    </w:p>
    <w:p w14:paraId="7DD3AA5E" w14:textId="77777777" w:rsidR="00B71D27" w:rsidRDefault="00B71D27" w:rsidP="00B71D27">
      <w:pPr>
        <w:rPr>
          <w:rtl/>
        </w:rPr>
      </w:pPr>
    </w:p>
    <w:p w14:paraId="5FDEFB52" w14:textId="40E56923" w:rsidR="00B71D27" w:rsidRPr="00B71D27" w:rsidRDefault="00B71D27" w:rsidP="00B71D27">
      <w:pPr>
        <w:rPr>
          <w:b/>
          <w:bCs/>
          <w:color w:val="FF0000"/>
          <w:sz w:val="32"/>
          <w:szCs w:val="32"/>
          <w:rtl/>
        </w:rPr>
      </w:pPr>
      <w:r w:rsidRPr="00B71D27">
        <w:rPr>
          <w:rFonts w:hint="cs"/>
          <w:b/>
          <w:bCs/>
          <w:color w:val="FF0000"/>
          <w:sz w:val="32"/>
          <w:szCs w:val="32"/>
          <w:rtl/>
        </w:rPr>
        <w:t xml:space="preserve">تعداد کل محدودیت ها: ۴۶ </w:t>
      </w:r>
    </w:p>
    <w:p w14:paraId="5DEAE58F" w14:textId="21F7E4A6" w:rsidR="008C5FC2" w:rsidRDefault="008C5FC2" w:rsidP="006466DA">
      <w:pPr>
        <w:pStyle w:val="Heading2"/>
        <w:rPr>
          <w:rtl/>
        </w:rPr>
      </w:pPr>
      <w:bookmarkStart w:id="53" w:name="_Toc179584788"/>
      <w:r>
        <w:rPr>
          <w:rFonts w:hint="cs"/>
          <w:rtl/>
        </w:rPr>
        <w:t>چارچوب روش پیشنهادی</w:t>
      </w:r>
      <w:bookmarkEnd w:id="53"/>
    </w:p>
    <w:p w14:paraId="690945BE" w14:textId="4F3606DB" w:rsidR="0081413F" w:rsidRDefault="008C5FC2" w:rsidP="006466DA">
      <w:pPr>
        <w:pStyle w:val="Heading2"/>
        <w:rPr>
          <w:rtl/>
        </w:rPr>
      </w:pPr>
      <w:bookmarkStart w:id="54" w:name="_Toc179584789"/>
      <w:r>
        <w:rPr>
          <w:rFonts w:hint="cs"/>
          <w:rtl/>
        </w:rPr>
        <w:t>شرح جزئیات داخل چارچوب</w:t>
      </w:r>
      <w:bookmarkEnd w:id="54"/>
    </w:p>
    <w:p w14:paraId="3417B889" w14:textId="67EC140F" w:rsidR="008C5FC2" w:rsidRDefault="008C5FC2" w:rsidP="006466DA">
      <w:pPr>
        <w:pStyle w:val="Heading2"/>
        <w:rPr>
          <w:rtl/>
        </w:rPr>
      </w:pPr>
      <w:bookmarkStart w:id="55" w:name="_Toc179584790"/>
      <w:r>
        <w:rPr>
          <w:rFonts w:hint="cs"/>
          <w:rtl/>
        </w:rPr>
        <w:t>خلاصه و جمع بندی</w:t>
      </w:r>
      <w:bookmarkEnd w:id="55"/>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37"/>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56" w:name="_Toc179584791"/>
      <w:r>
        <w:rPr>
          <w:rFonts w:hint="cs"/>
          <w:rtl/>
        </w:rPr>
        <w:t>ارزیابی روش پیشنهادی</w:t>
      </w:r>
      <w:bookmarkEnd w:id="56"/>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38"/>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57" w:name="_Toc179584792"/>
      <w:r>
        <w:rPr>
          <w:rFonts w:hint="cs"/>
          <w:rtl/>
        </w:rPr>
        <w:lastRenderedPageBreak/>
        <w:t>مقدمه</w:t>
      </w:r>
      <w:bookmarkEnd w:id="57"/>
    </w:p>
    <w:p w14:paraId="181696C6" w14:textId="251F0436" w:rsidR="0033452C" w:rsidRDefault="008C5FC2" w:rsidP="006466DA">
      <w:pPr>
        <w:pStyle w:val="Heading2"/>
        <w:rPr>
          <w:rtl/>
        </w:rPr>
      </w:pPr>
      <w:bookmarkStart w:id="58" w:name="_Toc179584793"/>
      <w:r>
        <w:rPr>
          <w:rFonts w:hint="cs"/>
          <w:rtl/>
        </w:rPr>
        <w:t>داده های مورد آزمایش</w:t>
      </w:r>
      <w:bookmarkEnd w:id="58"/>
    </w:p>
    <w:p w14:paraId="1F2C0B26" w14:textId="02F0B048" w:rsidR="00B96A68" w:rsidRDefault="008C5FC2" w:rsidP="006466DA">
      <w:pPr>
        <w:pStyle w:val="Heading2"/>
        <w:rPr>
          <w:rtl/>
        </w:rPr>
      </w:pPr>
      <w:bookmarkStart w:id="59" w:name="_Toc179584794"/>
      <w:r>
        <w:rPr>
          <w:rFonts w:hint="cs"/>
          <w:rtl/>
        </w:rPr>
        <w:t>جزئیات پیاده سازی روش پیشنهادی</w:t>
      </w:r>
      <w:bookmarkEnd w:id="59"/>
    </w:p>
    <w:p w14:paraId="60F3333F" w14:textId="28547225" w:rsidR="0033452C" w:rsidRDefault="008C5FC2" w:rsidP="006466DA">
      <w:pPr>
        <w:pStyle w:val="Heading2"/>
        <w:rPr>
          <w:rtl/>
        </w:rPr>
      </w:pPr>
      <w:bookmarkStart w:id="60" w:name="_Toc179584795"/>
      <w:r>
        <w:rPr>
          <w:rFonts w:hint="cs"/>
          <w:rtl/>
        </w:rPr>
        <w:t>تحلیل نتایج آزمایشات</w:t>
      </w:r>
      <w:bookmarkEnd w:id="60"/>
    </w:p>
    <w:p w14:paraId="7B478DAF" w14:textId="148E17E8" w:rsidR="00B96A68" w:rsidRDefault="008C5FC2" w:rsidP="006466DA">
      <w:pPr>
        <w:pStyle w:val="Heading2"/>
        <w:rPr>
          <w:rtl/>
        </w:rPr>
      </w:pPr>
      <w:bookmarkStart w:id="61" w:name="_Toc179584796"/>
      <w:r>
        <w:rPr>
          <w:rFonts w:hint="cs"/>
          <w:rtl/>
        </w:rPr>
        <w:t>خلاصه و جمع بندی</w:t>
      </w:r>
      <w:bookmarkEnd w:id="61"/>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62" w:name="_Toc179584797"/>
      <w:r w:rsidRPr="001722BC">
        <w:rPr>
          <w:rFonts w:hint="cs"/>
          <w:rtl/>
        </w:rPr>
        <w:t>نتایج بدست آمده و کارهای آتی</w:t>
      </w:r>
      <w:bookmarkEnd w:id="62"/>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63" w:name="_Toc179584798"/>
      <w:r>
        <w:rPr>
          <w:rFonts w:hint="cs"/>
          <w:rtl/>
        </w:rPr>
        <w:lastRenderedPageBreak/>
        <w:t>خلاصه ای از کارهای انجام شده</w:t>
      </w:r>
      <w:bookmarkEnd w:id="63"/>
    </w:p>
    <w:p w14:paraId="790A17AA" w14:textId="6438B239" w:rsidR="00170CF2" w:rsidRDefault="00170CF2" w:rsidP="006466DA">
      <w:pPr>
        <w:pStyle w:val="Heading2"/>
        <w:rPr>
          <w:rtl/>
        </w:rPr>
      </w:pPr>
      <w:bookmarkStart w:id="64" w:name="_Toc179584799"/>
      <w:r>
        <w:rPr>
          <w:rFonts w:hint="cs"/>
          <w:rtl/>
        </w:rPr>
        <w:t>نتایج بدست آمده</w:t>
      </w:r>
      <w:bookmarkEnd w:id="64"/>
    </w:p>
    <w:p w14:paraId="7AB52B1F" w14:textId="258D73B1" w:rsidR="00170CF2" w:rsidRPr="00170CF2" w:rsidRDefault="00170CF2" w:rsidP="006466DA">
      <w:pPr>
        <w:pStyle w:val="Heading2"/>
        <w:rPr>
          <w:rtl/>
        </w:rPr>
      </w:pPr>
      <w:bookmarkStart w:id="65" w:name="_Toc179584800"/>
      <w:r>
        <w:rPr>
          <w:rFonts w:hint="cs"/>
          <w:rtl/>
        </w:rPr>
        <w:t>کارهای آتی</w:t>
      </w:r>
      <w:bookmarkEnd w:id="65"/>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39"/>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66" w:name="_Toc179584801"/>
      <w:r>
        <w:rPr>
          <w:rFonts w:hint="cs"/>
          <w:rtl/>
        </w:rPr>
        <w:t>کتابنامه</w:t>
      </w:r>
      <w:bookmarkEnd w:id="66"/>
    </w:p>
    <w:p w14:paraId="213F8C17" w14:textId="77777777" w:rsidR="00E579EF" w:rsidRDefault="00E579EF" w:rsidP="00683F2D">
      <w:pPr>
        <w:bidi w:val="0"/>
        <w:spacing w:line="240" w:lineRule="auto"/>
        <w:ind w:firstLine="237"/>
        <w:jc w:val="left"/>
        <w:rPr>
          <w:rtl/>
        </w:rPr>
        <w:sectPr w:rsidR="00E579EF" w:rsidSect="00636F8C">
          <w:headerReference w:type="default" r:id="rId40"/>
          <w:footerReference w:type="default" r:id="rId41"/>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6BB236E1" w14:textId="77777777" w:rsidR="006F171C" w:rsidRPr="006F171C" w:rsidRDefault="005C51EB" w:rsidP="006F171C">
      <w:pPr>
        <w:pStyle w:val="ListParagraph"/>
      </w:pPr>
      <w:r>
        <w:fldChar w:fldCharType="begin"/>
      </w:r>
      <w:r>
        <w:instrText xml:space="preserve"> ADDIN ZOTERO_BIBL {"uncited":[],"omitted":[],"custom":[]} CSL_BIBLIOGRAPHY </w:instrText>
      </w:r>
      <w:r>
        <w:fldChar w:fldCharType="separate"/>
      </w:r>
      <w:r w:rsidR="006F171C" w:rsidRPr="006F171C">
        <w:t xml:space="preserve">Laporte, G. (2009). Fifty Years of Vehicle Routing. </w:t>
      </w:r>
      <w:r w:rsidR="006F171C" w:rsidRPr="006F171C">
        <w:rPr>
          <w:i/>
          <w:iCs/>
        </w:rPr>
        <w:t>Transportation Science</w:t>
      </w:r>
      <w:r w:rsidR="006F171C" w:rsidRPr="006F171C">
        <w:t xml:space="preserve">, </w:t>
      </w:r>
      <w:r w:rsidR="006F171C" w:rsidRPr="006F171C">
        <w:rPr>
          <w:i/>
          <w:iCs/>
        </w:rPr>
        <w:t>43</w:t>
      </w:r>
      <w:r w:rsidR="006F171C" w:rsidRPr="006F171C">
        <w:t>(4), 408–416. https://doi.org/10.1287/trsc.1090.0301</w:t>
      </w:r>
    </w:p>
    <w:p w14:paraId="2EF05258" w14:textId="77777777" w:rsidR="006F171C" w:rsidRPr="006F171C" w:rsidRDefault="006F171C" w:rsidP="006F171C">
      <w:pPr>
        <w:pStyle w:val="ListParagraph"/>
      </w:pPr>
      <w:r w:rsidRPr="006F171C">
        <w:t xml:space="preserve">Vis, I. F. A., &amp; De </w:t>
      </w:r>
      <w:proofErr w:type="spellStart"/>
      <w:r w:rsidRPr="006F171C">
        <w:t>Koster</w:t>
      </w:r>
      <w:proofErr w:type="spellEnd"/>
      <w:r w:rsidRPr="006F171C">
        <w:t xml:space="preserve">, R. (2003). Transshipment of containers at a container terminal: An overview. </w:t>
      </w:r>
      <w:r w:rsidRPr="006F171C">
        <w:rPr>
          <w:i/>
          <w:iCs/>
        </w:rPr>
        <w:t>European Journal of Operational Research</w:t>
      </w:r>
      <w:r w:rsidRPr="006F171C">
        <w:t xml:space="preserve">, </w:t>
      </w:r>
      <w:r w:rsidRPr="006F171C">
        <w:rPr>
          <w:i/>
          <w:iCs/>
        </w:rPr>
        <w:t>147</w:t>
      </w:r>
      <w:r w:rsidRPr="006F171C">
        <w:t>(1), 1–16. https://doi.org/10.1016/S0377-2217(02)00293-X</w:t>
      </w:r>
    </w:p>
    <w:p w14:paraId="5493D681" w14:textId="77777777" w:rsidR="006F171C" w:rsidRPr="006F171C" w:rsidRDefault="006F171C" w:rsidP="006F171C">
      <w:pPr>
        <w:pStyle w:val="ListParagraph"/>
      </w:pPr>
      <w:r w:rsidRPr="006F171C">
        <w:t xml:space="preserve">Weerasinghe, B. A., Perera, H. N., &amp; Bai, X. (2024a).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4698F937" w14:textId="77777777" w:rsidR="006F171C" w:rsidRPr="006F171C" w:rsidRDefault="006F171C" w:rsidP="006F171C">
      <w:pPr>
        <w:pStyle w:val="ListParagraph"/>
      </w:pPr>
      <w:r w:rsidRPr="006F171C">
        <w:t xml:space="preserve">Weerasinghe, B. A., Perera, H. N., &amp; Bai, X. (2024b). Optimizing container terminal operations: A systematic review of operations research applications. </w:t>
      </w:r>
      <w:r w:rsidRPr="006F171C">
        <w:rPr>
          <w:i/>
          <w:iCs/>
        </w:rPr>
        <w:t>Maritime Economics &amp; Logistics</w:t>
      </w:r>
      <w:r w:rsidRPr="006F171C">
        <w:t xml:space="preserve">, </w:t>
      </w:r>
      <w:r w:rsidRPr="006F171C">
        <w:rPr>
          <w:i/>
          <w:iCs/>
        </w:rPr>
        <w:t>26</w:t>
      </w:r>
      <w:r w:rsidRPr="006F171C">
        <w:t>(2), 307–341. https://doi.org/10.1057/s41278-023-00254-0</w:t>
      </w:r>
    </w:p>
    <w:p w14:paraId="759D9176" w14:textId="77777777" w:rsidR="006F171C" w:rsidRPr="006F171C" w:rsidRDefault="006F171C" w:rsidP="006F171C">
      <w:pPr>
        <w:pStyle w:val="ListParagraph"/>
      </w:pPr>
      <w:r w:rsidRPr="006F171C">
        <w:t xml:space="preserve">Yu, F., Zhang, C., Yao, H., &amp; Yang, Y. (2024). Coordinated scheduling problems for sustainable production of container terminals: A literature review. </w:t>
      </w:r>
      <w:r w:rsidRPr="006F171C">
        <w:rPr>
          <w:i/>
          <w:iCs/>
        </w:rPr>
        <w:t>Annals of Operations Research</w:t>
      </w:r>
      <w:r w:rsidRPr="006F171C">
        <w:t xml:space="preserve">, </w:t>
      </w:r>
      <w:r w:rsidRPr="006F171C">
        <w:rPr>
          <w:i/>
          <w:iCs/>
        </w:rPr>
        <w:t>332</w:t>
      </w:r>
      <w:r w:rsidRPr="006F171C">
        <w:t>(1–3), 1013–1034. https://doi.org/10.1007/s10479-023-05676-w</w:t>
      </w:r>
    </w:p>
    <w:p w14:paraId="0D2154C9" w14:textId="5F3ACCFA"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42"/>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67" w:name="_Toc179584802"/>
      <w:bookmarkStart w:id="68" w:name="_Toc387225122"/>
      <w:bookmarkStart w:id="69" w:name="_Toc453777787"/>
      <w:bookmarkStart w:id="70" w:name="_Toc453778102"/>
      <w:bookmarkStart w:id="71" w:name="_Toc492918796"/>
      <w:r>
        <w:rPr>
          <w:rFonts w:hint="cs"/>
          <w:rtl/>
        </w:rPr>
        <w:lastRenderedPageBreak/>
        <w:t>پیوست</w:t>
      </w:r>
      <w:bookmarkEnd w:id="67"/>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43"/>
          <w:footerReference w:type="default" r:id="rId44"/>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45"/>
          <w:headerReference w:type="first" r:id="rId46"/>
          <w:footerReference w:type="first" r:id="rId47"/>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48"/>
          <w:footnotePr>
            <w:numRestart w:val="eachPage"/>
          </w:footnotePr>
          <w:type w:val="continuous"/>
          <w:pgSz w:w="11907" w:h="16840" w:code="9"/>
          <w:pgMar w:top="1701" w:right="1701" w:bottom="1418" w:left="1418" w:header="1134" w:footer="720" w:gutter="0"/>
          <w:cols w:space="720"/>
          <w:bidi/>
          <w:docGrid w:linePitch="360"/>
        </w:sectPr>
      </w:pPr>
      <w:bookmarkStart w:id="72" w:name="_Toc179584803"/>
      <w:bookmarkEnd w:id="68"/>
      <w:bookmarkEnd w:id="69"/>
      <w:bookmarkEnd w:id="70"/>
      <w:bookmarkEnd w:id="71"/>
      <w:r>
        <w:rPr>
          <w:rFonts w:hint="cs"/>
          <w:rtl/>
        </w:rPr>
        <w:t>واژه‌نامه</w:t>
      </w:r>
      <w:bookmarkEnd w:id="72"/>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49"/>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50"/>
      <w:footerReference w:type="default" r:id="rId51"/>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1214713"/>
      <w:docPartObj>
        <w:docPartGallery w:val="Page Numbers (Bottom of Page)"/>
        <w:docPartUnique/>
      </w:docPartObj>
    </w:sdtPr>
    <w:sdtEndPr/>
    <w:sdtContent>
      <w:p w14:paraId="028CDFC2"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3</w:t>
        </w:r>
        <w:r w:rsidRPr="00C65927">
          <w:rPr>
            <w:sz w:val="22"/>
            <w:szCs w:val="22"/>
          </w:rPr>
          <w:fldChar w:fldCharType="end"/>
        </w:r>
      </w:p>
    </w:sdtContent>
  </w:sdt>
  <w:p w14:paraId="7170CA73"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Pr>
          <w:rStyle w:val="FootnoteReference"/>
        </w:rPr>
        <w:footnoteRef/>
      </w:r>
      <w:r>
        <w:t xml:space="preserve"> Automated Guided Vehicles</w:t>
      </w:r>
    </w:p>
  </w:footnote>
  <w:footnote w:id="2">
    <w:p w14:paraId="6657E305" w14:textId="4EF41AD5" w:rsidR="00BC6543" w:rsidRDefault="00BC6543">
      <w:pPr>
        <w:pStyle w:val="FootnoteText"/>
      </w:pPr>
      <w:r>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Pr>
          <w:rStyle w:val="FootnoteReference"/>
        </w:rPr>
        <w:footnoteRef/>
      </w:r>
      <w:r>
        <w:t xml:space="preserve"> Mixed Integer Programming</w:t>
      </w:r>
    </w:p>
  </w:footnote>
  <w:footnote w:id="5">
    <w:p w14:paraId="40A36AA3" w14:textId="58B04B52" w:rsidR="00683F2D" w:rsidRDefault="00683F2D">
      <w:pPr>
        <w:pStyle w:val="FootnoteText"/>
      </w:pPr>
      <w:r>
        <w:rPr>
          <w:rStyle w:val="FootnoteReference"/>
        </w:rPr>
        <w:footnoteRef/>
      </w:r>
      <w:r>
        <w:t xml:space="preserve"> Branch and Bound</w:t>
      </w:r>
    </w:p>
  </w:footnote>
  <w:footnote w:id="6">
    <w:p w14:paraId="646169E1" w14:textId="0E3A1B20" w:rsidR="00683F2D" w:rsidRDefault="00683F2D">
      <w:pPr>
        <w:pStyle w:val="FootnoteText"/>
        <w:rPr>
          <w:lang w:bidi="fa-IR"/>
        </w:rPr>
      </w:pPr>
      <w:r>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Pr>
          <w:rStyle w:val="FootnoteReference"/>
        </w:rPr>
        <w:footnoteRef/>
      </w:r>
      <w:r>
        <w:t xml:space="preserve"> Automated Guided Vehicles</w:t>
      </w:r>
    </w:p>
  </w:footnote>
  <w:footnote w:id="8">
    <w:p w14:paraId="6697CCF2" w14:textId="332161A4" w:rsidR="00E95CCF" w:rsidRDefault="00E95CCF">
      <w:pPr>
        <w:pStyle w:val="FootnoteText"/>
      </w:pPr>
      <w:r>
        <w:rPr>
          <w:rStyle w:val="FootnoteReference"/>
        </w:rPr>
        <w:footnoteRef/>
      </w:r>
      <w:r>
        <w:t xml:space="preserve"> Quay Cranes</w:t>
      </w:r>
    </w:p>
  </w:footnote>
  <w:footnote w:id="9">
    <w:p w14:paraId="2E56C0D0" w14:textId="787261F6" w:rsidR="00E95CCF" w:rsidRDefault="00E95CCF">
      <w:pPr>
        <w:pStyle w:val="FootnoteText"/>
      </w:pPr>
      <w:r>
        <w:rPr>
          <w:rStyle w:val="FootnoteReference"/>
        </w:rPr>
        <w:footnoteRef/>
      </w:r>
      <w:r>
        <w:t xml:space="preserve"> Automated Stacking Cranes</w:t>
      </w:r>
    </w:p>
  </w:footnote>
  <w:footnote w:id="10">
    <w:p w14:paraId="258F9F5E" w14:textId="5D1CD841" w:rsidR="001F68D2" w:rsidRDefault="001F68D2">
      <w:pPr>
        <w:pStyle w:val="FootnoteText"/>
        <w:rPr>
          <w:lang w:bidi="fa-IR"/>
        </w:rPr>
      </w:pPr>
      <w:r>
        <w:rPr>
          <w:rStyle w:val="FootnoteReference"/>
        </w:rPr>
        <w:footnoteRef/>
      </w:r>
      <w:r>
        <w:t xml:space="preserve"> </w:t>
      </w:r>
      <w:r>
        <w:rPr>
          <w:lang w:bidi="fa-IR"/>
        </w:rPr>
        <w:t>constraints</w:t>
      </w:r>
    </w:p>
  </w:footnote>
  <w:footnote w:id="11">
    <w:p w14:paraId="428D83E6" w14:textId="77777777" w:rsidR="001F68D2" w:rsidRDefault="001F68D2" w:rsidP="001F68D2">
      <w:pPr>
        <w:pStyle w:val="FootnoteText"/>
      </w:pPr>
      <w:r>
        <w:rPr>
          <w:rStyle w:val="FootnoteReference"/>
        </w:rPr>
        <w:footnoteRef/>
      </w:r>
      <w:r>
        <w:t xml:space="preserve"> QC Operation</w:t>
      </w:r>
    </w:p>
  </w:footnote>
  <w:footnote w:id="12">
    <w:p w14:paraId="0E3CFB8D" w14:textId="77777777" w:rsidR="006F2059" w:rsidRDefault="006F2059" w:rsidP="006F2059">
      <w:pPr>
        <w:pStyle w:val="FootnoteText"/>
        <w:rPr>
          <w:lang w:bidi="fa-IR"/>
        </w:rPr>
      </w:pPr>
      <w:r>
        <w:rPr>
          <w:rStyle w:val="FootnoteReference"/>
        </w:rPr>
        <w:footnoteRef/>
      </w:r>
      <w:r>
        <w:t xml:space="preserve"> </w:t>
      </w:r>
      <w:r>
        <w:rPr>
          <w:lang w:bidi="fa-IR"/>
        </w:rPr>
        <w:t xml:space="preserve">Switch </w:t>
      </w:r>
    </w:p>
  </w:footnote>
  <w:footnote w:id="13">
    <w:p w14:paraId="133CEF5E" w14:textId="77777777" w:rsidR="002944F7" w:rsidRDefault="002944F7" w:rsidP="002944F7">
      <w:pPr>
        <w:pStyle w:val="FootnoteText"/>
      </w:pPr>
      <w:r>
        <w:rPr>
          <w:rStyle w:val="FootnoteReference"/>
        </w:rPr>
        <w:footnoteRef/>
      </w:r>
      <w:r>
        <w:t xml:space="preserve"> Loading</w:t>
      </w:r>
    </w:p>
  </w:footnote>
  <w:footnote w:id="14">
    <w:p w14:paraId="45070366" w14:textId="5A6182EF" w:rsidR="002944F7" w:rsidRDefault="002944F7" w:rsidP="002944F7">
      <w:pPr>
        <w:pStyle w:val="FootnoteText"/>
      </w:pPr>
      <w:r>
        <w:rPr>
          <w:rStyle w:val="FootnoteReference"/>
        </w:rPr>
        <w:footnoteRef/>
      </w:r>
      <w:r>
        <w:t xml:space="preserve"> Unloading</w:t>
      </w:r>
    </w:p>
  </w:footnote>
  <w:footnote w:id="15">
    <w:p w14:paraId="75A8566F" w14:textId="77777777" w:rsidR="002944F7" w:rsidRDefault="002944F7" w:rsidP="002944F7">
      <w:pPr>
        <w:pStyle w:val="FootnoteText"/>
        <w:rPr>
          <w:lang w:bidi="fa-IR"/>
        </w:rPr>
      </w:pPr>
      <w:r>
        <w:rPr>
          <w:rStyle w:val="FootnoteReference"/>
        </w:rPr>
        <w:footnoteRef/>
      </w:r>
      <w:r>
        <w:t xml:space="preserve"> </w:t>
      </w:r>
      <w:r>
        <w:rPr>
          <w:lang w:bidi="fa-IR"/>
        </w:rPr>
        <w:t>AGV Vertical Actions</w:t>
      </w:r>
    </w:p>
  </w:footnote>
  <w:footnote w:id="16">
    <w:p w14:paraId="04D3D0A1" w14:textId="77777777" w:rsidR="002944F7" w:rsidRDefault="002944F7" w:rsidP="002944F7">
      <w:pPr>
        <w:pStyle w:val="FootnoteText"/>
        <w:rPr>
          <w:lang w:bidi="fa-IR"/>
        </w:rPr>
      </w:pPr>
      <w:r>
        <w:rPr>
          <w:rStyle w:val="FootnoteReference"/>
        </w:rPr>
        <w:footnoteRef/>
      </w:r>
      <w:r>
        <w:t xml:space="preserve"> </w:t>
      </w:r>
      <w:r>
        <w:rPr>
          <w:lang w:bidi="fa-IR"/>
        </w:rPr>
        <w:t>AGV Horizontal Actions</w:t>
      </w:r>
    </w:p>
  </w:footnote>
  <w:footnote w:id="17">
    <w:p w14:paraId="53EAB336"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18">
    <w:p w14:paraId="6DEA0B69" w14:textId="77777777" w:rsidR="002944F7" w:rsidRDefault="002944F7" w:rsidP="002944F7">
      <w:pPr>
        <w:pStyle w:val="FootnoteText"/>
        <w:rPr>
          <w:rtl/>
          <w:lang w:bidi="fa-IR"/>
        </w:rPr>
      </w:pPr>
      <w:r>
        <w:rPr>
          <w:rStyle w:val="FootnoteReference"/>
        </w:rPr>
        <w:footnoteRef/>
      </w:r>
      <w:r>
        <w:t xml:space="preserve"> Operation Area</w:t>
      </w:r>
    </w:p>
  </w:footnote>
  <w:footnote w:id="19">
    <w:p w14:paraId="61A376DA" w14:textId="77777777" w:rsidR="002944F7" w:rsidRDefault="002944F7" w:rsidP="002944F7">
      <w:pPr>
        <w:pStyle w:val="FootnoteText"/>
        <w:rPr>
          <w:lang w:bidi="fa-IR"/>
        </w:rPr>
      </w:pPr>
      <w:r>
        <w:rPr>
          <w:rStyle w:val="FootnoteReference"/>
        </w:rPr>
        <w:footnoteRef/>
      </w:r>
      <w:r>
        <w:t xml:space="preserve"> </w:t>
      </w:r>
      <w:r>
        <w:rPr>
          <w:lang w:bidi="fa-IR"/>
        </w:rPr>
        <w:t>Paths</w:t>
      </w:r>
    </w:p>
  </w:footnote>
  <w:footnote w:id="20">
    <w:p w14:paraId="543C70A6" w14:textId="77777777" w:rsidR="002944F7" w:rsidRDefault="002944F7" w:rsidP="002944F7">
      <w:pPr>
        <w:pStyle w:val="FootnoteText"/>
        <w:rPr>
          <w:lang w:bidi="fa-IR"/>
        </w:rPr>
      </w:pPr>
      <w:r>
        <w:rPr>
          <w:rStyle w:val="FootnoteReference"/>
        </w:rPr>
        <w:footnoteRef/>
      </w:r>
      <w:r>
        <w:t xml:space="preserve"> </w:t>
      </w:r>
      <w:r>
        <w:rPr>
          <w:lang w:bidi="fa-IR"/>
        </w:rPr>
        <w:t>AGV seaside operation area</w:t>
      </w:r>
    </w:p>
  </w:footnote>
  <w:footnote w:id="21">
    <w:p w14:paraId="372A0395" w14:textId="7368B871" w:rsidR="00324A75" w:rsidRDefault="00324A75">
      <w:pPr>
        <w:pStyle w:val="FootnoteText"/>
      </w:pPr>
      <w:r>
        <w:rPr>
          <w:rStyle w:val="FootnoteReference"/>
        </w:rPr>
        <w:footnoteRef/>
      </w:r>
      <w:r>
        <w:t xml:space="preserve"> Decision Variables</w:t>
      </w:r>
    </w:p>
  </w:footnote>
  <w:footnote w:id="22">
    <w:p w14:paraId="1DD9F9CA" w14:textId="77777777" w:rsidR="002B38B1" w:rsidRDefault="002B38B1" w:rsidP="002B38B1">
      <w:pPr>
        <w:pStyle w:val="FootnoteText"/>
        <w:rPr>
          <w:lang w:bidi="fa-IR"/>
        </w:rPr>
      </w:pPr>
      <w:r>
        <w:rPr>
          <w:rStyle w:val="FootnoteReference"/>
        </w:rPr>
        <w:footnoteRef/>
      </w:r>
      <w:r>
        <w:t xml:space="preserve"> </w:t>
      </w:r>
      <w:r>
        <w:rPr>
          <w:lang w:bidi="fa-IR"/>
        </w:rPr>
        <w:t>Intermediate Variables</w:t>
      </w:r>
    </w:p>
  </w:footnote>
  <w:footnote w:id="23">
    <w:p w14:paraId="64A9B188" w14:textId="6A8A8837" w:rsidR="00C36378" w:rsidRDefault="00C36378">
      <w:pPr>
        <w:pStyle w:val="FootnoteText"/>
        <w:rPr>
          <w:lang w:bidi="fa-IR"/>
        </w:rPr>
      </w:pPr>
      <w:r>
        <w:rPr>
          <w:rStyle w:val="FootnoteReference"/>
        </w:rPr>
        <w:footnoteRef/>
      </w:r>
      <w:r>
        <w:t xml:space="preserve"> </w:t>
      </w:r>
      <w:proofErr w:type="spellStart"/>
      <w:r>
        <w:rPr>
          <w:lang w:bidi="fa-IR"/>
        </w:rPr>
        <w:t>Makespa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5"/>
  </w:num>
  <w:num w:numId="3" w16cid:durableId="2012028919">
    <w:abstractNumId w:val="3"/>
  </w:num>
  <w:num w:numId="4" w16cid:durableId="1410497926">
    <w:abstractNumId w:val="4"/>
  </w:num>
  <w:num w:numId="5" w16cid:durableId="2145808315">
    <w:abstractNumId w:val="6"/>
  </w:num>
  <w:num w:numId="6" w16cid:durableId="269162085">
    <w:abstractNumId w:val="8"/>
  </w:num>
  <w:num w:numId="7" w16cid:durableId="747650016">
    <w:abstractNumId w:val="7"/>
  </w:num>
  <w:num w:numId="8" w16cid:durableId="1881745404">
    <w:abstractNumId w:val="2"/>
  </w:num>
  <w:num w:numId="9" w16cid:durableId="30647427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27560"/>
    <w:rsid w:val="00136FBE"/>
    <w:rsid w:val="001375AD"/>
    <w:rsid w:val="0013778B"/>
    <w:rsid w:val="0016360F"/>
    <w:rsid w:val="00170CF2"/>
    <w:rsid w:val="001714C2"/>
    <w:rsid w:val="001722BC"/>
    <w:rsid w:val="00173F93"/>
    <w:rsid w:val="00183433"/>
    <w:rsid w:val="00184F76"/>
    <w:rsid w:val="00192921"/>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B38B1"/>
    <w:rsid w:val="002C0C69"/>
    <w:rsid w:val="002C68C8"/>
    <w:rsid w:val="002C6A19"/>
    <w:rsid w:val="002C739D"/>
    <w:rsid w:val="002C7ABE"/>
    <w:rsid w:val="002D0AB2"/>
    <w:rsid w:val="002E17B7"/>
    <w:rsid w:val="002F250B"/>
    <w:rsid w:val="0030522F"/>
    <w:rsid w:val="00312C47"/>
    <w:rsid w:val="00320800"/>
    <w:rsid w:val="00324A75"/>
    <w:rsid w:val="0033452C"/>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A01"/>
    <w:rsid w:val="004A0298"/>
    <w:rsid w:val="004A2617"/>
    <w:rsid w:val="004B0DD0"/>
    <w:rsid w:val="004B3984"/>
    <w:rsid w:val="004B6321"/>
    <w:rsid w:val="004C4BB5"/>
    <w:rsid w:val="004C6931"/>
    <w:rsid w:val="004D1945"/>
    <w:rsid w:val="004E0716"/>
    <w:rsid w:val="004E1AAB"/>
    <w:rsid w:val="0050466F"/>
    <w:rsid w:val="00531DC3"/>
    <w:rsid w:val="00532E18"/>
    <w:rsid w:val="0053360D"/>
    <w:rsid w:val="005445D5"/>
    <w:rsid w:val="00544C5F"/>
    <w:rsid w:val="00545C41"/>
    <w:rsid w:val="00550F3E"/>
    <w:rsid w:val="00554B21"/>
    <w:rsid w:val="00554B8C"/>
    <w:rsid w:val="005B349B"/>
    <w:rsid w:val="005C0036"/>
    <w:rsid w:val="005C51EB"/>
    <w:rsid w:val="005D6E5E"/>
    <w:rsid w:val="005E3C0B"/>
    <w:rsid w:val="005E69CB"/>
    <w:rsid w:val="005F03C4"/>
    <w:rsid w:val="00613011"/>
    <w:rsid w:val="00614384"/>
    <w:rsid w:val="00621EA7"/>
    <w:rsid w:val="0063417D"/>
    <w:rsid w:val="00636F8C"/>
    <w:rsid w:val="006466DA"/>
    <w:rsid w:val="00655480"/>
    <w:rsid w:val="00663DF6"/>
    <w:rsid w:val="0066772C"/>
    <w:rsid w:val="00667BDD"/>
    <w:rsid w:val="00673CC6"/>
    <w:rsid w:val="00683F2D"/>
    <w:rsid w:val="00686779"/>
    <w:rsid w:val="00693458"/>
    <w:rsid w:val="006B7810"/>
    <w:rsid w:val="006B7ECC"/>
    <w:rsid w:val="006E1397"/>
    <w:rsid w:val="006F171C"/>
    <w:rsid w:val="006F2059"/>
    <w:rsid w:val="0070140D"/>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4592B"/>
    <w:rsid w:val="00846C7A"/>
    <w:rsid w:val="00850C3F"/>
    <w:rsid w:val="00851B7B"/>
    <w:rsid w:val="008528A5"/>
    <w:rsid w:val="008677F1"/>
    <w:rsid w:val="00886389"/>
    <w:rsid w:val="00895BBD"/>
    <w:rsid w:val="008A0FB5"/>
    <w:rsid w:val="008A1685"/>
    <w:rsid w:val="008A6E77"/>
    <w:rsid w:val="008B3509"/>
    <w:rsid w:val="008B3A62"/>
    <w:rsid w:val="008C2D03"/>
    <w:rsid w:val="008C5FC2"/>
    <w:rsid w:val="008E1F94"/>
    <w:rsid w:val="008E2879"/>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D4567"/>
    <w:rsid w:val="009F0DA6"/>
    <w:rsid w:val="009F4457"/>
    <w:rsid w:val="009F5002"/>
    <w:rsid w:val="00A03F2C"/>
    <w:rsid w:val="00A06FAB"/>
    <w:rsid w:val="00A07FA6"/>
    <w:rsid w:val="00A32DE6"/>
    <w:rsid w:val="00A35086"/>
    <w:rsid w:val="00A43141"/>
    <w:rsid w:val="00A45AC9"/>
    <w:rsid w:val="00A5707A"/>
    <w:rsid w:val="00A64A4B"/>
    <w:rsid w:val="00A65248"/>
    <w:rsid w:val="00A66BD2"/>
    <w:rsid w:val="00A7226F"/>
    <w:rsid w:val="00A72730"/>
    <w:rsid w:val="00A73404"/>
    <w:rsid w:val="00A87356"/>
    <w:rsid w:val="00AB2A13"/>
    <w:rsid w:val="00AB723D"/>
    <w:rsid w:val="00AC2B10"/>
    <w:rsid w:val="00AC4975"/>
    <w:rsid w:val="00AC6B4F"/>
    <w:rsid w:val="00AD120E"/>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32F4"/>
    <w:rsid w:val="00C3587E"/>
    <w:rsid w:val="00C36378"/>
    <w:rsid w:val="00C50A68"/>
    <w:rsid w:val="00C526A2"/>
    <w:rsid w:val="00C65927"/>
    <w:rsid w:val="00C70E72"/>
    <w:rsid w:val="00C71405"/>
    <w:rsid w:val="00C81792"/>
    <w:rsid w:val="00C829E5"/>
    <w:rsid w:val="00C83007"/>
    <w:rsid w:val="00C85483"/>
    <w:rsid w:val="00C90841"/>
    <w:rsid w:val="00CC3207"/>
    <w:rsid w:val="00CC614E"/>
    <w:rsid w:val="00CD07F7"/>
    <w:rsid w:val="00CD28C3"/>
    <w:rsid w:val="00CD2DB6"/>
    <w:rsid w:val="00CE40D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503F"/>
    <w:rsid w:val="00DE762F"/>
    <w:rsid w:val="00DF13DF"/>
    <w:rsid w:val="00E23594"/>
    <w:rsid w:val="00E24B15"/>
    <w:rsid w:val="00E2506C"/>
    <w:rsid w:val="00E27824"/>
    <w:rsid w:val="00E3547B"/>
    <w:rsid w:val="00E36C78"/>
    <w:rsid w:val="00E44022"/>
    <w:rsid w:val="00E5037C"/>
    <w:rsid w:val="00E579EF"/>
    <w:rsid w:val="00E7389A"/>
    <w:rsid w:val="00E75444"/>
    <w:rsid w:val="00E819FF"/>
    <w:rsid w:val="00E95CCF"/>
    <w:rsid w:val="00EA33C0"/>
    <w:rsid w:val="00EB0836"/>
    <w:rsid w:val="00EB3589"/>
    <w:rsid w:val="00F17D53"/>
    <w:rsid w:val="00F33124"/>
    <w:rsid w:val="00F34BB8"/>
    <w:rsid w:val="00F43443"/>
    <w:rsid w:val="00F51385"/>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D32947"/>
    <w:pPr>
      <w:tabs>
        <w:tab w:val="left" w:pos="1227"/>
      </w:tabs>
      <w:spacing w:line="240" w:lineRule="auto"/>
      <w:ind w:left="-23" w:firstLine="23"/>
      <w:jc w:val="left"/>
    </w:pPr>
    <w:rPr>
      <w:rFonts w:ascii="B Nazanin" w:eastAsia="B Nazanin" w:hAnsi="B Nazanin"/>
      <w:b/>
      <w:bCs/>
      <w:szCs w:val="24"/>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7.svg"/><Relationship Id="rId39" Type="http://schemas.openxmlformats.org/officeDocument/2006/relationships/footer" Target="footer11.xml"/><Relationship Id="rId21" Type="http://schemas.openxmlformats.org/officeDocument/2006/relationships/footer" Target="footer8.xml"/><Relationship Id="rId34" Type="http://schemas.openxmlformats.org/officeDocument/2006/relationships/image" Target="media/image15.svg"/><Relationship Id="rId42" Type="http://schemas.openxmlformats.org/officeDocument/2006/relationships/footer" Target="footer13.xml"/><Relationship Id="rId47" Type="http://schemas.openxmlformats.org/officeDocument/2006/relationships/footer" Target="footer16.xml"/><Relationship Id="rId50" Type="http://schemas.openxmlformats.org/officeDocument/2006/relationships/header" Target="header7.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svg"/><Relationship Id="rId37" Type="http://schemas.openxmlformats.org/officeDocument/2006/relationships/footer" Target="footer9.xml"/><Relationship Id="rId40" Type="http://schemas.openxmlformats.org/officeDocument/2006/relationships/header" Target="header4.xml"/><Relationship Id="rId45" Type="http://schemas.openxmlformats.org/officeDocument/2006/relationships/footer" Target="footer15.xml"/><Relationship Id="rId53"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2.png"/><Relationship Id="rId44" Type="http://schemas.openxmlformats.org/officeDocument/2006/relationships/footer" Target="footer14.xml"/><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svg"/><Relationship Id="rId35" Type="http://schemas.openxmlformats.org/officeDocument/2006/relationships/image" Target="media/image16.png"/><Relationship Id="rId43" Type="http://schemas.openxmlformats.org/officeDocument/2006/relationships/header" Target="header5.xml"/><Relationship Id="rId48" Type="http://schemas.openxmlformats.org/officeDocument/2006/relationships/footer" Target="footer17.xml"/><Relationship Id="rId8" Type="http://schemas.openxmlformats.org/officeDocument/2006/relationships/endnotes" Target="endnotes.xml"/><Relationship Id="rId51" Type="http://schemas.openxmlformats.org/officeDocument/2006/relationships/footer" Target="footer19.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header" Target="header2.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footer" Target="footer10.xml"/><Relationship Id="rId46" Type="http://schemas.openxmlformats.org/officeDocument/2006/relationships/header" Target="header6.xml"/><Relationship Id="rId20" Type="http://schemas.openxmlformats.org/officeDocument/2006/relationships/footer" Target="footer7.xml"/><Relationship Id="rId41" Type="http://schemas.openxmlformats.org/officeDocument/2006/relationships/footer" Target="footer12.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image" Target="media/image4.svg"/><Relationship Id="rId28" Type="http://schemas.openxmlformats.org/officeDocument/2006/relationships/image" Target="media/image9.svg"/><Relationship Id="rId36" Type="http://schemas.openxmlformats.org/officeDocument/2006/relationships/image" Target="media/image17.svg"/><Relationship Id="rId49" Type="http://schemas.openxmlformats.org/officeDocument/2006/relationships/footer" Target="footer18.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41</Pages>
  <Words>4815</Words>
  <Characters>27452</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3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15</cp:revision>
  <cp:lastPrinted>2024-10-11T22:03:00Z</cp:lastPrinted>
  <dcterms:created xsi:type="dcterms:W3CDTF">2023-03-11T09:19:00Z</dcterms:created>
  <dcterms:modified xsi:type="dcterms:W3CDTF">2024-10-11T23:18: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